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79299AD1" w:rsidR="00A30482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 xml:space="preserve">Title :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ung-Ah Yahng</w:t>
      </w:r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Sik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o-Jin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Hee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Wook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Wo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Seong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Arial" w:hAnsi="Arial" w:cs="Arial"/>
          <w:sz w:val="22"/>
        </w:rPr>
      </w:pPr>
    </w:p>
    <w:p w14:paraId="3BD14080" w14:textId="4274A2BB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>Department of Hematology, Eunpyeong St. Mary’s Hospital, College of Medicine, The Catholic University of Korea</w:t>
      </w:r>
    </w:p>
    <w:p w14:paraId="65A4523A" w14:textId="0F93B24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Seong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>06591 Banpo-daero 222, Seocho-gu, Seoul, South Korea</w:t>
      </w:r>
    </w:p>
    <w:p w14:paraId="2E5B70F9" w14:textId="5D773075" w:rsidR="006D65F8" w:rsidRPr="002148F7" w:rsidRDefault="00AF4AD8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2C8CD51" w14:textId="596269CF" w:rsidR="00757875" w:rsidRDefault="006D65F8" w:rsidP="00180318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bookmarkStart w:id="2" w:name="_Hlk18528334"/>
    </w:p>
    <w:p w14:paraId="2F820C9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bookmarkEnd w:id="2"/>
    <w:p w14:paraId="5555EDF9" w14:textId="4228B278" w:rsidR="00604AC3" w:rsidRPr="002148F7" w:rsidRDefault="00483AD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3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3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4" w:name="_Hlk19919287"/>
    </w:p>
    <w:p w14:paraId="556FC192" w14:textId="7FBB574A" w:rsidR="00757875" w:rsidRDefault="00757875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56967037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malignant and non-malignant hematologic disorders. </w:t>
      </w:r>
      <w:r w:rsidR="00615F5C" w:rsidRPr="00A050C3">
        <w:rPr>
          <w:rFonts w:ascii="Times New Roman" w:hAnsi="Times New Roman"/>
          <w:bCs/>
          <w:sz w:val="22"/>
        </w:rPr>
        <w:t>The rates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0E5268" w:rsidRPr="00A050C3">
        <w:rPr>
          <w:rFonts w:ascii="Times New Roman" w:hAnsi="Times New Roman"/>
          <w:bCs/>
          <w:sz w:val="22"/>
        </w:rPr>
        <w:t>,</w:t>
      </w:r>
      <w:r w:rsidR="00346643" w:rsidRPr="00A050C3">
        <w:rPr>
          <w:rFonts w:ascii="Times New Roman" w:hAnsi="Times New Roman"/>
          <w:bCs/>
          <w:sz w:val="22"/>
        </w:rPr>
        <w:t xml:space="preserve"> result</w:t>
      </w:r>
      <w:r w:rsidR="000E5268" w:rsidRPr="00A050C3">
        <w:rPr>
          <w:rFonts w:ascii="Times New Roman" w:hAnsi="Times New Roman"/>
          <w:bCs/>
          <w:sz w:val="22"/>
        </w:rPr>
        <w:t>ing</w:t>
      </w:r>
      <w:r w:rsidR="00346643" w:rsidRPr="00A050C3">
        <w:rPr>
          <w:rFonts w:ascii="Times New Roman" w:hAnsi="Times New Roman"/>
          <w:bCs/>
          <w:sz w:val="22"/>
        </w:rPr>
        <w:t xml:space="preserve"> in significant transplantation-related morbidity and mortality</w:t>
      </w:r>
      <w:r w:rsidR="008C2E01" w:rsidRPr="00A050C3">
        <w:rPr>
          <w:rFonts w:ascii="Times New Roman" w:hAnsi="Times New Roman"/>
          <w:bCs/>
          <w:sz w:val="22"/>
        </w:rPr>
        <w:t>.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 (GF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597C9C" w:rsidRPr="00A050C3">
        <w:rPr>
          <w:rFonts w:ascii="Times New Roman" w:hAnsi="Times New Roman"/>
          <w:bCs/>
          <w:sz w:val="22"/>
        </w:rPr>
        <w:t xml:space="preserve">whose application </w:t>
      </w:r>
      <w:r w:rsidR="00AF17D6" w:rsidRPr="00A050C3">
        <w:rPr>
          <w:rFonts w:ascii="Times New Roman" w:hAnsi="Times New Roman"/>
          <w:bCs/>
          <w:sz w:val="22"/>
        </w:rPr>
        <w:t>resulted in stable mixed-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278E3" w:rsidRPr="00A050C3">
        <w:rPr>
          <w:rFonts w:ascii="Times New Roman" w:hAnsi="Times New Roman"/>
          <w:bCs/>
          <w:sz w:val="22"/>
        </w:rPr>
        <w:t>enough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EC5D2D" w:rsidRPr="00A050C3">
        <w:rPr>
          <w:rFonts w:ascii="Times New Roman" w:hAnsi="Times New Roman"/>
          <w:bCs/>
          <w:sz w:val="22"/>
        </w:rPr>
        <w:t>rate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5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5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510992" w:rsidRPr="00A050C3">
        <w:rPr>
          <w:rFonts w:ascii="Times New Roman" w:hAnsi="Times New Roman"/>
          <w:bCs/>
          <w:sz w:val="22"/>
        </w:rPr>
        <w:t xml:space="preserve">A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>. In this setting, t</w:t>
      </w:r>
      <w:r w:rsidR="00510992" w:rsidRPr="00A050C3">
        <w:rPr>
          <w:rFonts w:ascii="Times New Roman" w:hAnsi="Times New Roman"/>
          <w:bCs/>
          <w:sz w:val="22"/>
        </w:rPr>
        <w:t>halassemia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475C661A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with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Pr="00A050C3">
        <w:rPr>
          <w:rFonts w:ascii="Times New Roman" w:hAnsi="Times New Roman"/>
          <w:bCs/>
          <w:sz w:val="22"/>
        </w:rPr>
        <w:t>ceas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96750" w:rsidRPr="00A050C3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</w:t>
      </w:r>
      <w:r w:rsidR="0024368F" w:rsidRPr="002148F7">
        <w:rPr>
          <w:rFonts w:ascii="Times New Roman" w:hAnsi="Times New Roman"/>
          <w:bCs/>
          <w:sz w:val="22"/>
        </w:rPr>
        <w:t>,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f 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6215A1" w:rsidRPr="002148F7">
        <w:rPr>
          <w:rFonts w:ascii="Times New Roman" w:hAnsi="Times New Roman"/>
          <w:bCs/>
          <w:sz w:val="22"/>
        </w:rPr>
        <w:t xml:space="preserve">receive </w:t>
      </w:r>
      <w:r w:rsidR="006404FF">
        <w:rPr>
          <w:rFonts w:ascii="Times New Roman" w:hAnsi="Times New Roman"/>
          <w:bCs/>
          <w:sz w:val="22"/>
        </w:rPr>
        <w:lastRenderedPageBreak/>
        <w:t>immuno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A050C3">
        <w:rPr>
          <w:rFonts w:ascii="Times New Roman" w:hAnsi="Times New Roman"/>
          <w:bCs/>
          <w:sz w:val="22"/>
        </w:rPr>
        <w:t>should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54148A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Also, 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>graft failure (</w:t>
      </w:r>
      <w:r w:rsidR="006E259E" w:rsidRPr="002148F7">
        <w:rPr>
          <w:rFonts w:ascii="Times New Roman" w:hAnsi="Times New Roman"/>
          <w:bCs/>
          <w:sz w:val="22"/>
        </w:rPr>
        <w:t>GF</w:t>
      </w:r>
      <w:r w:rsidR="00B62FF6">
        <w:rPr>
          <w:rFonts w:ascii="Times New Roman" w:hAnsi="Times New Roman"/>
          <w:bCs/>
          <w:sz w:val="22"/>
        </w:rPr>
        <w:t>)</w:t>
      </w:r>
      <w:r w:rsidR="006E259E" w:rsidRPr="002148F7">
        <w:rPr>
          <w:rFonts w:ascii="Times New Roman" w:hAnsi="Times New Roman"/>
          <w:bCs/>
          <w:sz w:val="22"/>
        </w:rPr>
        <w:t xml:space="preserve"> 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will describe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4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225188C4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5D6474FB" w14:textId="2A76CBC3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3D2F15E8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04AF79EC" w14:textId="799A3F50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B14353" w:rsidRPr="002148F7">
        <w:rPr>
          <w:rFonts w:ascii="Times New Roman" w:hAnsi="Times New Roman"/>
          <w:sz w:val="22"/>
          <w:vertAlign w:val="superscript"/>
        </w:rPr>
        <w:t>+</w:t>
      </w:r>
      <w:r w:rsidR="00B14353" w:rsidRPr="002148F7">
        <w:rPr>
          <w:rFonts w:ascii="Times New Roman" w:hAnsi="Times New Roman"/>
          <w:sz w:val="22"/>
        </w:rPr>
        <w:t xml:space="preserve"> cell dose </w:t>
      </w:r>
      <w:r w:rsidR="00AC57FD" w:rsidRPr="002148F7">
        <w:rPr>
          <w:rFonts w:ascii="Times New Roman" w:hAnsi="Times New Roman"/>
          <w:sz w:val="22"/>
        </w:rPr>
        <w:t>at least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7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>ml. After 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lastRenderedPageBreak/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8" w:name="_Hlk35939968"/>
      <w:bookmarkStart w:id="9" w:name="_Hlk35939798"/>
      <w:r w:rsidR="006675D1" w:rsidRPr="00502CD3">
        <w:rPr>
          <w:rFonts w:ascii="Times New Roman" w:hAnsi="Times New Roman"/>
          <w:sz w:val="22"/>
          <w:highlight w:val="yellow"/>
        </w:rPr>
        <w:t xml:space="preserve">If whole blood (WB) PB donor T-cell chimerism declined to &lt;50% after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GF was suspected</w:t>
      </w:r>
      <w:bookmarkEnd w:id="8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10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1139DF" w:rsidRPr="002148F7">
        <w:rPr>
          <w:rFonts w:ascii="Times New Roman" w:hAnsi="Times New Roman"/>
          <w:sz w:val="22"/>
        </w:rPr>
        <w:t xml:space="preserve">were administered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702206">
        <w:rPr>
          <w:rFonts w:ascii="Times New Roman" w:hAnsi="Times New Roman"/>
          <w:sz w:val="22"/>
        </w:rPr>
        <w:t xml:space="preserve">of SC </w:t>
      </w:r>
      <w:r w:rsidR="00336D23" w:rsidRPr="002148F7">
        <w:rPr>
          <w:rFonts w:ascii="Times New Roman" w:hAnsi="Times New Roman"/>
          <w:sz w:val="22"/>
        </w:rPr>
        <w:t xml:space="preserve">from the same donors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2148F7">
        <w:rPr>
          <w:rFonts w:ascii="Times New Roman" w:hAnsi="Times New Roman"/>
          <w:sz w:val="22"/>
        </w:rPr>
        <w:t xml:space="preserve"> </w:t>
      </w:r>
      <w:bookmarkEnd w:id="10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7E9E070F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rimary GF was defined as lack of neutrophil engraftment (absolute neutrophil count &lt;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F202DC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marrow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transfusion 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>(autologous recovery). Secondary G</w:t>
      </w:r>
      <w:r w:rsidR="00F202DC">
        <w:rPr>
          <w:rFonts w:ascii="Times New Roman" w:hAnsi="Times New Roman"/>
          <w:sz w:val="22"/>
        </w:rPr>
        <w:t>F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 was followed by subsequent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F202DC" w:rsidRPr="00FB2ED0">
        <w:rPr>
          <w:rFonts w:ascii="Times New Roman" w:hAnsi="Times New Roman"/>
          <w:sz w:val="22"/>
          <w:highlight w:val="green"/>
        </w:rPr>
        <w:t>WB PB donor T-cell chimerism to 20%</w:t>
      </w:r>
      <w:r w:rsidR="00F202DC" w:rsidRPr="002148F7">
        <w:rPr>
          <w:rFonts w:ascii="Times New Roman" w:hAnsi="Times New Roman"/>
          <w:sz w:val="22"/>
        </w:rPr>
        <w:t xml:space="preserve"> during the early post-transplant period have greater risk of overt GF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>mpending GF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3A7419CE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1CBB3D48" w14:textId="5CE50E19" w:rsidR="00B14353" w:rsidRPr="002148F7" w:rsidRDefault="004E73E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ntimicrobial prophylaxis with acyclovir and sulfamethoxazole-trimethoprim </w:t>
      </w:r>
      <w:r w:rsidR="002F0276" w:rsidRPr="002148F7">
        <w:rPr>
          <w:rFonts w:ascii="Times New Roman" w:hAnsi="Times New Roman"/>
          <w:sz w:val="22"/>
        </w:rPr>
        <w:t xml:space="preserve">were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Pr="002148F7">
        <w:rPr>
          <w:rFonts w:ascii="Times New Roman" w:hAnsi="Times New Roman"/>
          <w:sz w:val="22"/>
        </w:rPr>
        <w:t>, respectively</w:t>
      </w:r>
      <w:r w:rsidR="00D66872" w:rsidRPr="002148F7">
        <w:rPr>
          <w:rFonts w:ascii="Times New Roman" w:hAnsi="Times New Roman"/>
          <w:sz w:val="22"/>
        </w:rPr>
        <w:t xml:space="preserve">, </w:t>
      </w:r>
      <w:r w:rsidR="00391E2E" w:rsidRPr="002148F7">
        <w:rPr>
          <w:rFonts w:ascii="Times New Roman" w:hAnsi="Times New Roman"/>
          <w:sz w:val="22"/>
        </w:rPr>
        <w:t xml:space="preserve">combined with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RQ-PCR</w:t>
      </w:r>
      <w:r w:rsidR="00AA2912" w:rsidRPr="002148F7">
        <w:rPr>
          <w:rFonts w:ascii="Times New Roman" w:hAnsi="Times New Roman"/>
          <w:sz w:val="22"/>
        </w:rPr>
        <w:t xml:space="preserve"> monitoring for</w:t>
      </w:r>
      <w:r w:rsidR="00D66872" w:rsidRPr="002148F7">
        <w:rPr>
          <w:rFonts w:ascii="Times New Roman" w:hAnsi="Times New Roman"/>
          <w:sz w:val="22"/>
        </w:rPr>
        <w:t xml:space="preserve"> cytomegalovirus</w:t>
      </w:r>
      <w:r w:rsidR="00EC7695" w:rsidRPr="002148F7">
        <w:rPr>
          <w:rFonts w:ascii="Times New Roman" w:hAnsi="Times New Roman"/>
          <w:sz w:val="22"/>
        </w:rPr>
        <w:t xml:space="preserve"> (CMV)</w:t>
      </w:r>
      <w:r w:rsidR="00D66872" w:rsidRPr="002148F7">
        <w:rPr>
          <w:rFonts w:ascii="Times New Roman" w:hAnsi="Times New Roman"/>
          <w:sz w:val="22"/>
        </w:rPr>
        <w:t xml:space="preserve"> DNA in the PB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00E40575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55C7D105" w14:textId="63F66AB3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F0651E" w:rsidRPr="002148F7">
        <w:rPr>
          <w:rFonts w:ascii="Times New Roman" w:hAnsi="Times New Roman"/>
          <w:bCs/>
          <w:sz w:val="22"/>
        </w:rPr>
        <w:t xml:space="preserve">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to </w:t>
      </w:r>
      <w:r w:rsidR="001D72D3" w:rsidRPr="002148F7">
        <w:rPr>
          <w:rFonts w:ascii="Times New Roman" w:hAnsi="Times New Roman"/>
          <w:bCs/>
          <w:sz w:val="22"/>
        </w:rPr>
        <w:t xml:space="preserve">the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GF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, patients being censored if they </w:t>
      </w:r>
      <w:r w:rsidR="000659A4">
        <w:rPr>
          <w:rFonts w:ascii="Times New Roman" w:hAnsi="Times New Roman"/>
          <w:bCs/>
          <w:sz w:val="22"/>
        </w:rPr>
        <w:lastRenderedPageBreak/>
        <w:t>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patients being censored if they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An</w:t>
      </w:r>
      <w:r w:rsidR="00844E0E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49CF95D5" w14:textId="77777777" w:rsidR="00FB2ED0" w:rsidRDefault="00FB2ED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368A2282" w14:textId="12E0EAF7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1FB14311" w14:textId="6A671C6D" w:rsidR="00FB2ED0" w:rsidRDefault="00FB2ED0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4E324C44" w14:textId="44A50C20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563F7D" w:rsidRPr="002148F7">
        <w:rPr>
          <w:rFonts w:ascii="Times New Roman" w:hAnsi="Times New Roman"/>
          <w:sz w:val="22"/>
        </w:rPr>
        <w:t xml:space="preserve">M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were included (</w:t>
      </w:r>
      <w:r w:rsidR="00FB2ED0">
        <w:rPr>
          <w:rFonts w:ascii="Times New Roman" w:hAnsi="Times New Roman"/>
          <w:sz w:val="22"/>
        </w:rPr>
        <w:t>n = 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875C0F" w:rsidRPr="002148F7">
        <w:rPr>
          <w:rFonts w:ascii="Times New Roman" w:hAnsi="Times New Roman"/>
          <w:sz w:val="22"/>
        </w:rPr>
        <w:t xml:space="preserve"> (UPN</w:t>
      </w:r>
      <w:r w:rsidR="00AF6DEA" w:rsidRPr="002148F7">
        <w:rPr>
          <w:rFonts w:ascii="Times New Roman" w:hAnsi="Times New Roman"/>
          <w:sz w:val="22"/>
        </w:rPr>
        <w:t xml:space="preserve"> #</w:t>
      </w:r>
      <w:r w:rsidR="009C3721" w:rsidRPr="002148F7">
        <w:rPr>
          <w:rFonts w:ascii="Times New Roman" w:hAnsi="Times New Roman"/>
          <w:sz w:val="22"/>
        </w:rPr>
        <w:t>01</w:t>
      </w:r>
      <w:r w:rsidR="00AF6DEA" w:rsidRPr="002148F7">
        <w:rPr>
          <w:rFonts w:ascii="Times New Roman" w:hAnsi="Times New Roman"/>
          <w:sz w:val="22"/>
        </w:rPr>
        <w:t>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GF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7CAF2CD6" w14:textId="77777777" w:rsidR="00B32065" w:rsidRDefault="00B32065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187D8B" w14:textId="42276735" w:rsidR="0069105E" w:rsidRPr="002148F7" w:rsidRDefault="0032466C" w:rsidP="00180318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The o</w:t>
      </w:r>
      <w:r w:rsidR="00F54025" w:rsidRPr="002148F7">
        <w:rPr>
          <w:rFonts w:ascii="Times New Roman" w:hAnsi="Times New Roman"/>
          <w:sz w:val="22"/>
        </w:rPr>
        <w:t xml:space="preserve">verall outcomes are summarized in </w:t>
      </w:r>
      <w:r w:rsidR="00EB4CEE" w:rsidRPr="002148F7">
        <w:rPr>
          <w:rFonts w:ascii="Times New Roman" w:hAnsi="Times New Roman" w:hint="eastAsia"/>
          <w:sz w:val="22"/>
        </w:rPr>
        <w:t>Fig</w:t>
      </w:r>
      <w:r w:rsidR="00CC1FEF">
        <w:rPr>
          <w:rFonts w:ascii="Times New Roman" w:hAnsi="Times New Roman"/>
          <w:sz w:val="22"/>
        </w:rPr>
        <w:t>.</w:t>
      </w:r>
      <w:r w:rsidR="00F54025" w:rsidRPr="002148F7">
        <w:rPr>
          <w:rFonts w:ascii="Times New Roman" w:hAnsi="Times New Roman"/>
          <w:sz w:val="22"/>
        </w:rPr>
        <w:t xml:space="preserve"> </w:t>
      </w:r>
      <w:r w:rsidR="00EB4CEE" w:rsidRPr="002148F7">
        <w:rPr>
          <w:rFonts w:ascii="Times New Roman" w:hAnsi="Times New Roman"/>
          <w:sz w:val="22"/>
        </w:rPr>
        <w:t>1</w:t>
      </w:r>
      <w:r w:rsidR="00F54025" w:rsidRPr="002148F7">
        <w:rPr>
          <w:rFonts w:ascii="Times New Roman" w:hAnsi="Times New Roman"/>
          <w:sz w:val="22"/>
        </w:rPr>
        <w:t xml:space="preserve"> and </w:t>
      </w:r>
      <w:r w:rsidR="00EB4CEE" w:rsidRPr="002148F7">
        <w:rPr>
          <w:rFonts w:ascii="Times New Roman" w:hAnsi="Times New Roman"/>
          <w:sz w:val="22"/>
        </w:rPr>
        <w:t>Table 2</w:t>
      </w:r>
      <w:r w:rsidR="00F54025" w:rsidRPr="002148F7">
        <w:rPr>
          <w:rFonts w:ascii="Times New Roman" w:hAnsi="Times New Roman"/>
          <w:sz w:val="22"/>
        </w:rPr>
        <w:t>.</w:t>
      </w:r>
      <w:r w:rsidR="00BF3B19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1D1D93" w:rsidRPr="002148F7">
        <w:rPr>
          <w:rFonts w:ascii="Times New Roman" w:hAnsi="Times New Roman"/>
          <w:sz w:val="22"/>
          <w:vertAlign w:val="superscript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1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3</w:t>
      </w:r>
      <w:r w:rsidR="001D1D93" w:rsidRPr="002148F7">
        <w:rPr>
          <w:rFonts w:ascii="Times New Roman" w:hAnsi="Times New Roman"/>
          <w:sz w:val="22"/>
          <w:vertAlign w:val="superscript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 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103756" w:rsidRPr="002148F7">
        <w:rPr>
          <w:rFonts w:ascii="Times New Roman" w:hAnsi="Times New Roman"/>
          <w:sz w:val="22"/>
        </w:rPr>
        <w:t>four</w:t>
      </w:r>
      <w:r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 not experience neutrophil</w:t>
      </w:r>
      <w:r w:rsidR="00183601" w:rsidRPr="002148F7">
        <w:rPr>
          <w:rFonts w:ascii="Times New Roman" w:hAnsi="Times New Roman"/>
          <w:sz w:val="22"/>
        </w:rPr>
        <w:t xml:space="preserve"> (&lt;</w:t>
      </w:r>
      <w:r w:rsidR="00125E84" w:rsidRPr="002148F7">
        <w:rPr>
          <w:rFonts w:ascii="Times New Roman" w:hAnsi="Times New Roman"/>
          <w:sz w:val="22"/>
        </w:rPr>
        <w:t>0.5</w:t>
      </w:r>
      <w:r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×</w:t>
      </w:r>
      <w:r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10</w:t>
      </w:r>
      <w:r w:rsidR="00125E84" w:rsidRPr="002148F7">
        <w:rPr>
          <w:rFonts w:ascii="Times New Roman" w:hAnsi="Times New Roman"/>
          <w:sz w:val="22"/>
          <w:vertAlign w:val="superscript"/>
        </w:rPr>
        <w:t>9</w:t>
      </w:r>
      <w:r w:rsidR="00125E84" w:rsidRPr="002148F7">
        <w:rPr>
          <w:rFonts w:ascii="Times New Roman" w:hAnsi="Times New Roman"/>
          <w:sz w:val="22"/>
        </w:rPr>
        <w:t>/</w:t>
      </w:r>
      <w:r w:rsidR="00183601" w:rsidRPr="002148F7">
        <w:rPr>
          <w:rFonts w:ascii="Times New Roman" w:hAnsi="Times New Roman"/>
          <w:sz w:val="22"/>
        </w:rPr>
        <w:t>L)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(&lt;</w:t>
      </w:r>
      <w:r w:rsidR="00125E84" w:rsidRPr="002148F7">
        <w:rPr>
          <w:rFonts w:ascii="Times New Roman" w:hAnsi="Times New Roman"/>
          <w:sz w:val="22"/>
        </w:rPr>
        <w:t>50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×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10</w:t>
      </w:r>
      <w:r w:rsidR="00125E84" w:rsidRPr="002148F7">
        <w:rPr>
          <w:rFonts w:ascii="Times New Roman" w:hAnsi="Times New Roman"/>
          <w:sz w:val="22"/>
          <w:vertAlign w:val="superscript"/>
        </w:rPr>
        <w:t>9</w:t>
      </w:r>
      <w:r w:rsidR="00125E84" w:rsidRPr="002148F7">
        <w:rPr>
          <w:rFonts w:ascii="Times New Roman" w:hAnsi="Times New Roman"/>
          <w:sz w:val="22"/>
        </w:rPr>
        <w:t>/</w:t>
      </w:r>
      <w:r w:rsidR="00183601" w:rsidRPr="002148F7">
        <w:rPr>
          <w:rFonts w:ascii="Times New Roman" w:hAnsi="Times New Roman"/>
          <w:sz w:val="22"/>
        </w:rPr>
        <w:t>L) nadirs</w:t>
      </w:r>
      <w:r w:rsidR="00D12ED5" w:rsidRPr="002148F7">
        <w:rPr>
          <w:rFonts w:ascii="Times New Roman" w:hAnsi="Times New Roman"/>
          <w:sz w:val="22"/>
        </w:rPr>
        <w:t>, r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The r</w:t>
      </w:r>
      <w:r w:rsidR="00C94EBF" w:rsidRPr="002148F7">
        <w:rPr>
          <w:rFonts w:ascii="Times New Roman" w:hAnsi="Times New Roman"/>
          <w:sz w:val="22"/>
        </w:rPr>
        <w:t xml:space="preserve">emaining patients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days 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Pr="002148F7">
        <w:rPr>
          <w:rFonts w:ascii="Times New Roman" w:hAnsi="Times New Roman"/>
          <w:sz w:val="22"/>
        </w:rPr>
        <w:lastRenderedPageBreak/>
        <w:t xml:space="preserve">for </w:t>
      </w:r>
      <w:r w:rsidR="003E6765" w:rsidRPr="002148F7">
        <w:rPr>
          <w:rFonts w:ascii="Times New Roman" w:hAnsi="Times New Roman"/>
          <w:sz w:val="22"/>
        </w:rPr>
        <w:t xml:space="preserve">both. </w:t>
      </w:r>
      <w:r w:rsidRPr="002148F7">
        <w:rPr>
          <w:rFonts w:ascii="Times New Roman" w:hAnsi="Times New Roman"/>
          <w:sz w:val="22"/>
        </w:rPr>
        <w:t>The m</w:t>
      </w:r>
      <w:r w:rsidR="00CE3353" w:rsidRPr="002148F7">
        <w:rPr>
          <w:rFonts w:ascii="Times New Roman" w:hAnsi="Times New Roman"/>
          <w:sz w:val="22"/>
        </w:rPr>
        <w:t>edian PB donor’s T-cell chimerism at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B07BA5" w:rsidRPr="002148F7">
        <w:rPr>
          <w:rFonts w:ascii="Times New Roman" w:hAnsi="Times New Roman"/>
          <w:sz w:val="22"/>
        </w:rPr>
        <w:t>1</w:t>
      </w:r>
      <w:r w:rsidR="00C94EBF" w:rsidRPr="002148F7">
        <w:rPr>
          <w:rFonts w:ascii="Times New Roman" w:hAnsi="Times New Roman"/>
          <w:sz w:val="22"/>
        </w:rPr>
        <w:t xml:space="preserve"> month</w:t>
      </w:r>
      <w:r w:rsidR="00CE3353" w:rsidRPr="002148F7">
        <w:rPr>
          <w:rFonts w:ascii="Times New Roman" w:hAnsi="Times New Roman"/>
          <w:sz w:val="22"/>
        </w:rPr>
        <w:t xml:space="preserve"> was 8</w:t>
      </w:r>
      <w:r w:rsidR="008D26E6" w:rsidRPr="002148F7">
        <w:rPr>
          <w:rFonts w:ascii="Times New Roman" w:hAnsi="Times New Roman"/>
          <w:sz w:val="22"/>
        </w:rPr>
        <w:t>4</w:t>
      </w:r>
      <w:r w:rsidR="00CE3353" w:rsidRPr="002148F7">
        <w:rPr>
          <w:rFonts w:ascii="Times New Roman" w:hAnsi="Times New Roman"/>
          <w:sz w:val="22"/>
        </w:rPr>
        <w:t xml:space="preserve">% (range, </w:t>
      </w:r>
      <w:r w:rsidR="008D26E6" w:rsidRPr="002148F7">
        <w:rPr>
          <w:rFonts w:ascii="Times New Roman" w:hAnsi="Times New Roman"/>
          <w:sz w:val="22"/>
        </w:rPr>
        <w:t>3</w:t>
      </w:r>
      <w:r w:rsidR="00CE3353" w:rsidRPr="002148F7">
        <w:rPr>
          <w:rFonts w:ascii="Times New Roman" w:hAnsi="Times New Roman"/>
          <w:sz w:val="22"/>
        </w:rPr>
        <w:t>–</w:t>
      </w:r>
      <w:r w:rsidR="008D26E6" w:rsidRPr="002148F7">
        <w:rPr>
          <w:rFonts w:ascii="Times New Roman" w:hAnsi="Times New Roman"/>
          <w:sz w:val="22"/>
        </w:rPr>
        <w:t>97</w:t>
      </w:r>
      <w:r w:rsidR="001A7E8E" w:rsidRPr="002148F7">
        <w:rPr>
          <w:rFonts w:ascii="Times New Roman" w:hAnsi="Times New Roman"/>
          <w:sz w:val="22"/>
        </w:rPr>
        <w:t>)</w:t>
      </w:r>
      <w:r w:rsidR="00CE3353" w:rsidRPr="002148F7">
        <w:rPr>
          <w:rFonts w:ascii="Times New Roman" w:hAnsi="Times New Roman"/>
          <w:sz w:val="22"/>
        </w:rPr>
        <w:t>.</w:t>
      </w:r>
      <w:r w:rsidR="0076745B" w:rsidRPr="002148F7">
        <w:rPr>
          <w:rFonts w:ascii="Times New Roman" w:hAnsi="Times New Roman"/>
          <w:sz w:val="22"/>
        </w:rPr>
        <w:t xml:space="preserve"> There were </w:t>
      </w:r>
      <w:r w:rsidR="00F73625" w:rsidRPr="002148F7">
        <w:rPr>
          <w:rFonts w:ascii="Times New Roman" w:hAnsi="Times New Roman"/>
          <w:sz w:val="22"/>
        </w:rPr>
        <w:t>two</w:t>
      </w:r>
      <w:r w:rsidR="0076745B" w:rsidRPr="002148F7">
        <w:rPr>
          <w:rFonts w:ascii="Times New Roman" w:hAnsi="Times New Roman"/>
          <w:sz w:val="22"/>
        </w:rPr>
        <w:t xml:space="preserve"> patients (one with TM and one with SCD) who showed rapid decline of donor chimerism in their WB to 20% (22% and 33%, respectively) </w:t>
      </w:r>
      <w:r w:rsidR="00825D57" w:rsidRPr="002148F7">
        <w:rPr>
          <w:rFonts w:ascii="Times New Roman" w:hAnsi="Times New Roman"/>
          <w:sz w:val="22"/>
        </w:rPr>
        <w:t>during the</w:t>
      </w:r>
      <w:r w:rsidR="0076745B" w:rsidRPr="002148F7">
        <w:rPr>
          <w:rFonts w:ascii="Times New Roman" w:hAnsi="Times New Roman"/>
          <w:sz w:val="22"/>
        </w:rPr>
        <w:t xml:space="preserve"> early posttransplant period</w:t>
      </w:r>
      <w:r w:rsidR="00825D57" w:rsidRPr="002148F7">
        <w:rPr>
          <w:rFonts w:ascii="Times New Roman" w:hAnsi="Times New Roman"/>
          <w:sz w:val="22"/>
        </w:rPr>
        <w:t>,</w:t>
      </w:r>
      <w:r w:rsidR="00BE0111" w:rsidRPr="002148F7">
        <w:rPr>
          <w:rFonts w:ascii="Times New Roman" w:hAnsi="Times New Roman"/>
          <w:sz w:val="22"/>
        </w:rPr>
        <w:t xml:space="preserve"> with occasional transfusion requirement </w:t>
      </w:r>
      <w:r w:rsidR="0076745B" w:rsidRPr="002148F7">
        <w:rPr>
          <w:rFonts w:ascii="Times New Roman" w:hAnsi="Times New Roman"/>
          <w:sz w:val="22"/>
        </w:rPr>
        <w:t>from 1.9 months and 6.2 months post-transplant</w:t>
      </w:r>
      <w:r w:rsidR="00825D57" w:rsidRPr="002148F7">
        <w:rPr>
          <w:rFonts w:ascii="Times New Roman" w:hAnsi="Times New Roman"/>
          <w:sz w:val="22"/>
        </w:rPr>
        <w:t>, respectively</w:t>
      </w:r>
      <w:r w:rsidR="00BE0111" w:rsidRPr="002148F7">
        <w:rPr>
          <w:rFonts w:ascii="Times New Roman" w:hAnsi="Times New Roman"/>
          <w:sz w:val="22"/>
        </w:rPr>
        <w:t>.</w:t>
      </w:r>
    </w:p>
    <w:p w14:paraId="34F28C59" w14:textId="77777777" w:rsidR="00C06A0A" w:rsidRPr="003B1ED3" w:rsidRDefault="00C06A0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6DCC665A" w:rsidR="00BD2D66" w:rsidRPr="002148F7" w:rsidRDefault="00BE0111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There were 9 β-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Pr="002148F7">
        <w:rPr>
          <w:rFonts w:ascii="Times New Roman" w:hAnsi="Times New Roman"/>
          <w:sz w:val="22"/>
        </w:rPr>
        <w:t xml:space="preserve"> patients. One of them was </w:t>
      </w:r>
      <w:r w:rsidR="00825D57" w:rsidRPr="002148F7">
        <w:rPr>
          <w:rFonts w:ascii="Times New Roman" w:hAnsi="Times New Roman"/>
          <w:sz w:val="22"/>
        </w:rPr>
        <w:t>in</w:t>
      </w:r>
      <w:r w:rsidRPr="002148F7">
        <w:rPr>
          <w:rFonts w:ascii="Times New Roman" w:hAnsi="Times New Roman"/>
          <w:sz w:val="22"/>
        </w:rPr>
        <w:t>eligible for weaning from ISM, because the patient was under 1 year posttransplant at the time of data collection. Of the remaining 8 patients, 1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10</w:t>
      </w:r>
      <w:r w:rsidRPr="002148F7">
        <w:rPr>
          <w:rFonts w:ascii="Times New Roman" w:hAnsi="Times New Roman"/>
          <w:sz w:val="22"/>
        </w:rPr>
        <w:t xml:space="preserve">) had impending GF with occasional red cell transfusion requirement. The </w:t>
      </w:r>
      <w:r w:rsidR="00825D57" w:rsidRPr="002148F7">
        <w:rPr>
          <w:rFonts w:ascii="Times New Roman" w:hAnsi="Times New Roman"/>
          <w:sz w:val="22"/>
        </w:rPr>
        <w:t>other</w:t>
      </w:r>
      <w:r w:rsidRPr="002148F7">
        <w:rPr>
          <w:rFonts w:ascii="Times New Roman" w:hAnsi="Times New Roman"/>
          <w:sz w:val="22"/>
        </w:rPr>
        <w:t xml:space="preserve"> 7 patients had stable </w:t>
      </w:r>
      <w:r w:rsidR="00640EF9" w:rsidRPr="002148F7">
        <w:rPr>
          <w:rFonts w:ascii="Times New Roman" w:hAnsi="Times New Roman"/>
          <w:sz w:val="22"/>
        </w:rPr>
        <w:t>mixed chimerism (</w:t>
      </w:r>
      <w:r w:rsidRPr="002148F7">
        <w:rPr>
          <w:rFonts w:ascii="Times New Roman" w:hAnsi="Times New Roman"/>
          <w:sz w:val="22"/>
        </w:rPr>
        <w:t>MC</w:t>
      </w:r>
      <w:r w:rsidR="00640EF9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. However, three of them failed to achieve sustained donor T-cell chimerism (more than 50%) after 1 year post-transplant and one refused the reinforced infusion and is currently taking ISM at 22.8 months post-transplant. Including the patient with impending GF, a total of three received the reinforced SC infusion each at 3.9, 15.1, and 37.6 months posttransplant, respectively. Of the 7 patients with stable MC, four showed sustained donor T-cell chimerism (more than 50% after 1 year post-transplant) and discontinued sirolimus each at 13.2, 14.1, 14.7 and 16.5 months post-transplant, respectively. </w:t>
      </w:r>
      <w:r w:rsidR="00825D57" w:rsidRPr="002148F7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urrently</w:t>
      </w:r>
      <w:r w:rsidR="00825D57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all four maintain to be stable MC. </w:t>
      </w:r>
      <w:r w:rsidR="00F7163B" w:rsidRPr="002148F7">
        <w:rPr>
          <w:rFonts w:ascii="Times New Roman" w:hAnsi="Times New Roman"/>
          <w:sz w:val="22"/>
        </w:rPr>
        <w:t>The m</w:t>
      </w:r>
      <w:r w:rsidR="00256032" w:rsidRPr="002148F7">
        <w:rPr>
          <w:rFonts w:ascii="Times New Roman" w:hAnsi="Times New Roman"/>
          <w:sz w:val="22"/>
        </w:rPr>
        <w:t>ean hemoglobin levels increased after SCT. The mean hemoglobin lev</w:t>
      </w:r>
      <w:r w:rsidR="00286914" w:rsidRPr="002148F7">
        <w:rPr>
          <w:rFonts w:ascii="Times New Roman" w:hAnsi="Times New Roman"/>
          <w:sz w:val="22"/>
        </w:rPr>
        <w:t xml:space="preserve">els for women before HSCT were 8.0 </w:t>
      </w:r>
      <w:r w:rsidR="00256032" w:rsidRPr="002148F7">
        <w:rPr>
          <w:rFonts w:ascii="Times New Roman" w:hAnsi="Times New Roman"/>
          <w:sz w:val="22"/>
        </w:rPr>
        <w:t>g/dL (range,</w:t>
      </w:r>
      <w:r w:rsidR="00286914" w:rsidRPr="002148F7">
        <w:rPr>
          <w:rFonts w:ascii="Times New Roman" w:hAnsi="Times New Roman"/>
          <w:sz w:val="22"/>
        </w:rPr>
        <w:t xml:space="preserve"> 7.4–9.5</w:t>
      </w:r>
      <w:r w:rsidR="00256032" w:rsidRPr="002148F7">
        <w:rPr>
          <w:rFonts w:ascii="Times New Roman" w:hAnsi="Times New Roman"/>
          <w:sz w:val="22"/>
        </w:rPr>
        <w:t xml:space="preserve">) vs </w:t>
      </w:r>
      <w:r w:rsidR="00286914" w:rsidRPr="002148F7">
        <w:rPr>
          <w:rFonts w:ascii="Times New Roman" w:hAnsi="Times New Roman"/>
          <w:sz w:val="22"/>
        </w:rPr>
        <w:t>11.0</w:t>
      </w:r>
      <w:r w:rsidR="00256032" w:rsidRPr="002148F7">
        <w:rPr>
          <w:rFonts w:ascii="Times New Roman" w:hAnsi="Times New Roman"/>
          <w:sz w:val="22"/>
        </w:rPr>
        <w:t xml:space="preserve"> g/dL (range, </w:t>
      </w:r>
      <w:r w:rsidR="00286914" w:rsidRPr="002148F7">
        <w:rPr>
          <w:rFonts w:ascii="Times New Roman" w:hAnsi="Times New Roman"/>
          <w:sz w:val="22"/>
        </w:rPr>
        <w:t>10.0–13.0</w:t>
      </w:r>
      <w:r w:rsidR="00256032" w:rsidRPr="002148F7">
        <w:rPr>
          <w:rFonts w:ascii="Times New Roman" w:hAnsi="Times New Roman"/>
          <w:sz w:val="22"/>
        </w:rPr>
        <w:t xml:space="preserve">) after SCT (at the most recent follow-up). For men, they were </w:t>
      </w:r>
      <w:r w:rsidR="00286914" w:rsidRPr="002148F7">
        <w:rPr>
          <w:rFonts w:ascii="Times New Roman" w:hAnsi="Times New Roman"/>
          <w:sz w:val="22"/>
        </w:rPr>
        <w:t xml:space="preserve">8.0 </w:t>
      </w:r>
      <w:r w:rsidR="00256032" w:rsidRPr="002148F7">
        <w:rPr>
          <w:rFonts w:ascii="Times New Roman" w:hAnsi="Times New Roman"/>
          <w:sz w:val="22"/>
        </w:rPr>
        <w:t>g/</w:t>
      </w:r>
      <w:r w:rsidR="009B5434" w:rsidRPr="002148F7">
        <w:rPr>
          <w:rFonts w:ascii="Times New Roman" w:hAnsi="Times New Roman"/>
          <w:sz w:val="22"/>
        </w:rPr>
        <w:t xml:space="preserve">dL </w:t>
      </w:r>
      <w:r w:rsidR="00256032" w:rsidRPr="002148F7">
        <w:rPr>
          <w:rFonts w:ascii="Times New Roman" w:hAnsi="Times New Roman"/>
          <w:sz w:val="22"/>
        </w:rPr>
        <w:t>(range,</w:t>
      </w:r>
      <w:r w:rsidR="00286914" w:rsidRPr="002148F7">
        <w:rPr>
          <w:rFonts w:ascii="Times New Roman" w:hAnsi="Times New Roman"/>
          <w:sz w:val="22"/>
        </w:rPr>
        <w:t xml:space="preserve"> 7.4–9.2</w:t>
      </w:r>
      <w:r w:rsidR="00256032" w:rsidRPr="002148F7">
        <w:rPr>
          <w:rFonts w:ascii="Times New Roman" w:hAnsi="Times New Roman"/>
          <w:sz w:val="22"/>
        </w:rPr>
        <w:t xml:space="preserve">) before SCT vs </w:t>
      </w:r>
      <w:r w:rsidR="00286914" w:rsidRPr="002148F7">
        <w:rPr>
          <w:rFonts w:ascii="Times New Roman" w:hAnsi="Times New Roman"/>
          <w:sz w:val="22"/>
        </w:rPr>
        <w:t xml:space="preserve">11.0 </w:t>
      </w:r>
      <w:r w:rsidR="00256032" w:rsidRPr="002148F7">
        <w:rPr>
          <w:rFonts w:ascii="Times New Roman" w:hAnsi="Times New Roman"/>
          <w:sz w:val="22"/>
        </w:rPr>
        <w:t>g/dL (range,</w:t>
      </w:r>
      <w:r w:rsidR="00286914" w:rsidRPr="002148F7">
        <w:rPr>
          <w:rFonts w:ascii="Times New Roman" w:hAnsi="Times New Roman"/>
          <w:sz w:val="22"/>
        </w:rPr>
        <w:t xml:space="preserve"> 9.0–13.7</w:t>
      </w:r>
      <w:r w:rsidR="00256032" w:rsidRPr="002148F7">
        <w:rPr>
          <w:rFonts w:ascii="Times New Roman" w:hAnsi="Times New Roman"/>
          <w:sz w:val="22"/>
        </w:rPr>
        <w:t xml:space="preserve">) after HSCT. </w:t>
      </w:r>
      <w:r w:rsidR="00F7163B" w:rsidRPr="002148F7">
        <w:rPr>
          <w:rFonts w:ascii="Times New Roman" w:hAnsi="Times New Roman"/>
          <w:sz w:val="22"/>
        </w:rPr>
        <w:t>To date, n</w:t>
      </w:r>
      <w:r w:rsidR="00724FDD" w:rsidRPr="002148F7">
        <w:rPr>
          <w:rFonts w:ascii="Times New Roman" w:hAnsi="Times New Roman"/>
          <w:sz w:val="22"/>
        </w:rPr>
        <w:t xml:space="preserve">o patients have required red cell transfusion 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DA18D4" w:rsidRPr="002148F7">
        <w:rPr>
          <w:rFonts w:ascii="Times New Roman" w:hAnsi="Times New Roman"/>
          <w:sz w:val="22"/>
        </w:rPr>
        <w:t xml:space="preserve"> </w:t>
      </w:r>
      <w:r w:rsidR="00F7163B" w:rsidRPr="002148F7">
        <w:rPr>
          <w:rFonts w:ascii="Times New Roman" w:hAnsi="Times New Roman"/>
          <w:sz w:val="22"/>
        </w:rPr>
        <w:t xml:space="preserve">or have </w:t>
      </w:r>
      <w:r w:rsidR="00DA18D4" w:rsidRPr="002148F7">
        <w:rPr>
          <w:rFonts w:ascii="Times New Roman" w:hAnsi="Times New Roman"/>
          <w:sz w:val="22"/>
        </w:rPr>
        <w:t>required hospitalization</w:t>
      </w:r>
      <w:r w:rsidR="00724FDD" w:rsidRPr="002148F7">
        <w:rPr>
          <w:rFonts w:ascii="Times New Roman" w:hAnsi="Times New Roman"/>
          <w:sz w:val="22"/>
        </w:rPr>
        <w:t xml:space="preserve">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 xml:space="preserve">enetic study revealed that all initial genetic abnormalities were corrected to donor-type genes, even before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668169C5" w14:textId="14FE3FF5" w:rsidR="00FC31EF" w:rsidRPr="002148F7" w:rsidRDefault="00BE0111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the</w:t>
      </w:r>
      <w:r w:rsidRPr="002148F7">
        <w:rPr>
          <w:rFonts w:ascii="Times New Roman" w:hAnsi="Times New Roman"/>
          <w:sz w:val="22"/>
        </w:rPr>
        <w:t xml:space="preserve"> one with impending GF underwent reinforced infusion at 7.2 months post-transplant. </w:t>
      </w:r>
      <w:r w:rsidR="00825D57" w:rsidRPr="002148F7">
        <w:rPr>
          <w:rFonts w:ascii="Times New Roman" w:hAnsi="Times New Roman"/>
          <w:sz w:val="22"/>
        </w:rPr>
        <w:t>The r</w:t>
      </w:r>
      <w:r w:rsidRPr="002148F7">
        <w:rPr>
          <w:rFonts w:ascii="Times New Roman" w:hAnsi="Times New Roman"/>
          <w:sz w:val="22"/>
        </w:rPr>
        <w:t xml:space="preserve">emaining 3 achieved stable MC; 2 of them showed persistently low donor T-cell chimerism after 1 year post-transplant. </w:t>
      </w:r>
      <w:r w:rsidR="00825D57" w:rsidRPr="002148F7">
        <w:rPr>
          <w:rFonts w:ascii="Times New Roman" w:hAnsi="Times New Roman"/>
          <w:sz w:val="22"/>
        </w:rPr>
        <w:t>Of the 2, one</w:t>
      </w:r>
      <w:r w:rsidRPr="002148F7">
        <w:rPr>
          <w:rFonts w:ascii="Times New Roman" w:hAnsi="Times New Roman"/>
          <w:sz w:val="22"/>
        </w:rPr>
        <w:t xml:space="preserve"> of them refused reinforced infusion and continued </w:t>
      </w:r>
      <w:r w:rsidRPr="002148F7">
        <w:rPr>
          <w:rFonts w:ascii="Times New Roman" w:hAnsi="Times New Roman"/>
          <w:sz w:val="22"/>
        </w:rPr>
        <w:lastRenderedPageBreak/>
        <w:t xml:space="preserve">ISM (WB and T-cell chimerism of 83% and 43%, respectively, at 27.3 months post-transplant).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other patient underwent reinforced infusion at 20.7 months post-transplant</w:t>
      </w:r>
      <w:r w:rsidR="002220D2" w:rsidRPr="002148F7">
        <w:rPr>
          <w:rFonts w:ascii="Times New Roman" w:hAnsi="Times New Roman"/>
          <w:sz w:val="22"/>
        </w:rPr>
        <w:t>. The last patient</w:t>
      </w:r>
      <w:r w:rsidRPr="002148F7">
        <w:rPr>
          <w:rFonts w:ascii="Times New Roman" w:hAnsi="Times New Roman"/>
          <w:sz w:val="22"/>
        </w:rPr>
        <w:t xml:space="preserve"> with stable MC and sustained donor T-cell more than 50% after 1 year post-transplant (UPN #</w:t>
      </w:r>
      <w:r w:rsidR="007A482C" w:rsidRPr="002148F7">
        <w:rPr>
          <w:rFonts w:ascii="Times New Roman" w:hAnsi="Times New Roman"/>
          <w:sz w:val="22"/>
        </w:rPr>
        <w:t>6</w:t>
      </w:r>
      <w:r w:rsidRPr="002148F7">
        <w:rPr>
          <w:rFonts w:ascii="Times New Roman" w:hAnsi="Times New Roman"/>
          <w:sz w:val="22"/>
        </w:rPr>
        <w:t xml:space="preserve">) discontinued sirolimus at 18.4 months. </w:t>
      </w:r>
      <w:r w:rsidR="00AA7249" w:rsidRPr="002148F7">
        <w:rPr>
          <w:rFonts w:ascii="Times New Roman" w:hAnsi="Times New Roman"/>
          <w:sz w:val="22"/>
        </w:rPr>
        <w:t>The m</w:t>
      </w:r>
      <w:r w:rsidR="00724FDD" w:rsidRPr="002148F7">
        <w:rPr>
          <w:rFonts w:ascii="Times New Roman" w:hAnsi="Times New Roman"/>
          <w:sz w:val="22"/>
        </w:rPr>
        <w:t xml:space="preserve">ean hemoglobin level improved in the patients; from median </w:t>
      </w:r>
      <w:r w:rsidR="00286914" w:rsidRPr="002148F7">
        <w:rPr>
          <w:rFonts w:ascii="Times New Roman" w:hAnsi="Times New Roman"/>
          <w:sz w:val="22"/>
        </w:rPr>
        <w:t xml:space="preserve">6.0 </w:t>
      </w:r>
      <w:r w:rsidR="00724FDD" w:rsidRPr="002148F7">
        <w:rPr>
          <w:rFonts w:ascii="Times New Roman" w:hAnsi="Times New Roman"/>
          <w:sz w:val="22"/>
        </w:rPr>
        <w:t xml:space="preserve">g/dL to </w:t>
      </w:r>
      <w:r w:rsidR="00286914" w:rsidRPr="002148F7">
        <w:rPr>
          <w:rFonts w:ascii="Times New Roman" w:hAnsi="Times New Roman"/>
          <w:sz w:val="22"/>
        </w:rPr>
        <w:t xml:space="preserve">13.5 </w:t>
      </w:r>
      <w:r w:rsidR="00724FDD" w:rsidRPr="002148F7">
        <w:rPr>
          <w:rFonts w:ascii="Times New Roman" w:hAnsi="Times New Roman"/>
          <w:sz w:val="22"/>
        </w:rPr>
        <w:t xml:space="preserve">g/dL in male patients, and from </w:t>
      </w:r>
      <w:r w:rsidR="00286914" w:rsidRPr="002148F7">
        <w:rPr>
          <w:rFonts w:ascii="Times New Roman" w:hAnsi="Times New Roman"/>
          <w:sz w:val="22"/>
        </w:rPr>
        <w:t xml:space="preserve">7.5 </w:t>
      </w:r>
      <w:r w:rsidR="00724FDD" w:rsidRPr="002148F7">
        <w:rPr>
          <w:rFonts w:ascii="Times New Roman" w:hAnsi="Times New Roman"/>
          <w:sz w:val="22"/>
        </w:rPr>
        <w:t xml:space="preserve">g/dL to </w:t>
      </w:r>
      <w:r w:rsidR="00286914" w:rsidRPr="002148F7">
        <w:rPr>
          <w:rFonts w:ascii="Times New Roman" w:hAnsi="Times New Roman"/>
          <w:sz w:val="22"/>
        </w:rPr>
        <w:t xml:space="preserve">11.5 </w:t>
      </w:r>
      <w:r w:rsidR="00724FDD" w:rsidRPr="002148F7">
        <w:rPr>
          <w:rFonts w:ascii="Times New Roman" w:hAnsi="Times New Roman"/>
          <w:sz w:val="22"/>
        </w:rPr>
        <w:t>g/dL in female patients. The recipients achieved the same percentage of HbS as their donors after SCT</w:t>
      </w:r>
      <w:r w:rsidR="00355410" w:rsidRPr="002148F7">
        <w:rPr>
          <w:rFonts w:ascii="Times New Roman" w:hAnsi="Times New Roman"/>
          <w:sz w:val="22"/>
        </w:rPr>
        <w:t xml:space="preserve">; from median </w:t>
      </w:r>
      <w:r w:rsidR="00286914" w:rsidRPr="002148F7">
        <w:rPr>
          <w:rFonts w:ascii="Times New Roman" w:hAnsi="Times New Roman"/>
          <w:sz w:val="22"/>
        </w:rPr>
        <w:t>72.9</w:t>
      </w:r>
      <w:r w:rsidR="00355410" w:rsidRPr="002148F7">
        <w:rPr>
          <w:rFonts w:ascii="Times New Roman" w:hAnsi="Times New Roman"/>
          <w:sz w:val="22"/>
        </w:rPr>
        <w:t xml:space="preserve">% to </w:t>
      </w:r>
      <w:r w:rsidR="00286914" w:rsidRPr="002148F7">
        <w:rPr>
          <w:rFonts w:ascii="Times New Roman" w:hAnsi="Times New Roman"/>
          <w:sz w:val="22"/>
        </w:rPr>
        <w:t>37.4</w:t>
      </w:r>
      <w:r w:rsidR="00355410" w:rsidRPr="002148F7">
        <w:rPr>
          <w:rFonts w:ascii="Times New Roman" w:hAnsi="Times New Roman"/>
          <w:sz w:val="22"/>
        </w:rPr>
        <w:t xml:space="preserve">% (most recent). No patients with SCD suffered </w:t>
      </w:r>
      <w:r w:rsidR="00F45131" w:rsidRPr="002148F7">
        <w:rPr>
          <w:rFonts w:ascii="Times New Roman" w:hAnsi="Times New Roman"/>
          <w:sz w:val="22"/>
        </w:rPr>
        <w:t>disease</w:t>
      </w:r>
      <w:r w:rsidR="0076166C" w:rsidRPr="002148F7">
        <w:rPr>
          <w:rFonts w:ascii="Times New Roman" w:hAnsi="Times New Roman"/>
          <w:sz w:val="22"/>
        </w:rPr>
        <w:t>-related complications</w:t>
      </w:r>
      <w:r w:rsidR="00355410" w:rsidRPr="002148F7">
        <w:rPr>
          <w:rFonts w:ascii="Times New Roman" w:hAnsi="Times New Roman"/>
          <w:sz w:val="22"/>
        </w:rPr>
        <w:t xml:space="preserve"> and all patients achieved donor type HbS. </w:t>
      </w:r>
      <w:r w:rsidR="00B77EC4" w:rsidRPr="002148F7">
        <w:rPr>
          <w:rFonts w:ascii="Times New Roman" w:hAnsi="Times New Roman"/>
          <w:sz w:val="22"/>
        </w:rPr>
        <w:t xml:space="preserve">Only 1 patient </w:t>
      </w:r>
      <w:r w:rsidR="00AA7249" w:rsidRPr="002148F7">
        <w:rPr>
          <w:rFonts w:ascii="Times New Roman" w:hAnsi="Times New Roman"/>
          <w:sz w:val="22"/>
        </w:rPr>
        <w:t xml:space="preserve">was </w:t>
      </w:r>
      <w:r w:rsidR="00B77EC4" w:rsidRPr="002148F7">
        <w:rPr>
          <w:rFonts w:ascii="Times New Roman" w:hAnsi="Times New Roman"/>
          <w:sz w:val="22"/>
        </w:rPr>
        <w:t xml:space="preserve">hospitalized </w:t>
      </w:r>
      <w:r w:rsidR="00AA7249" w:rsidRPr="002148F7">
        <w:rPr>
          <w:rFonts w:ascii="Times New Roman" w:hAnsi="Times New Roman"/>
          <w:sz w:val="22"/>
        </w:rPr>
        <w:t xml:space="preserve">due to </w:t>
      </w:r>
      <w:r w:rsidR="00996D7C" w:rsidRPr="002148F7">
        <w:rPr>
          <w:rFonts w:ascii="Times New Roman" w:hAnsi="Times New Roman"/>
          <w:sz w:val="22"/>
        </w:rPr>
        <w:t xml:space="preserve">non-specific </w:t>
      </w:r>
      <w:r w:rsidR="00DA18D4" w:rsidRPr="002148F7">
        <w:rPr>
          <w:rFonts w:ascii="Times New Roman" w:hAnsi="Times New Roman"/>
          <w:sz w:val="22"/>
        </w:rPr>
        <w:t xml:space="preserve">colitis. </w:t>
      </w:r>
      <w:r w:rsidR="00355410" w:rsidRPr="002148F7">
        <w:rPr>
          <w:rFonts w:ascii="Times New Roman" w:hAnsi="Times New Roman"/>
          <w:sz w:val="22"/>
        </w:rPr>
        <w:t>All genetic defects were also replaced by donor-typ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of the </w:t>
      </w:r>
      <w:r w:rsidR="00AA7249" w:rsidRPr="002148F7">
        <w:rPr>
          <w:rFonts w:ascii="Times New Roman" w:hAnsi="Times New Roman"/>
          <w:sz w:val="22"/>
        </w:rPr>
        <w:t xml:space="preserve">administration of </w:t>
      </w:r>
      <w:r w:rsidR="002B5FA8" w:rsidRPr="002148F7">
        <w:rPr>
          <w:rFonts w:ascii="Times New Roman" w:hAnsi="Times New Roman"/>
          <w:sz w:val="22"/>
        </w:rPr>
        <w:t>reinforced</w:t>
      </w:r>
      <w:r w:rsidR="00651DDF" w:rsidRPr="002148F7">
        <w:rPr>
          <w:rFonts w:ascii="Times New Roman" w:hAnsi="Times New Roman"/>
          <w:sz w:val="22"/>
        </w:rPr>
        <w:t xml:space="preserve"> SC infusion</w:t>
      </w:r>
      <w:r w:rsidR="00355410" w:rsidRPr="002148F7">
        <w:rPr>
          <w:rFonts w:ascii="Times New Roman" w:hAnsi="Times New Roman"/>
          <w:sz w:val="22"/>
        </w:rPr>
        <w:t>.</w:t>
      </w:r>
    </w:p>
    <w:p w14:paraId="41C4D29C" w14:textId="77777777" w:rsidR="007A482C" w:rsidRPr="002148F7" w:rsidRDefault="007A482C" w:rsidP="007E1F1C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sz w:val="22"/>
        </w:rPr>
      </w:pPr>
    </w:p>
    <w:p w14:paraId="10DC2E8F" w14:textId="5E6A795B" w:rsidR="002C67B5" w:rsidRPr="00962985" w:rsidRDefault="0096298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69105E" w:rsidRPr="00962985">
        <w:rPr>
          <w:rFonts w:ascii="Times New Roman" w:hAnsi="Times New Roman"/>
          <w:b/>
          <w:sz w:val="22"/>
        </w:rPr>
        <w:t>, c</w:t>
      </w:r>
      <w:r w:rsidR="00DA52DE" w:rsidRPr="00962985">
        <w:rPr>
          <w:rFonts w:ascii="Times New Roman" w:hAnsi="Times New Roman"/>
          <w:b/>
          <w:sz w:val="22"/>
        </w:rPr>
        <w:t>omplications</w:t>
      </w:r>
      <w:r w:rsidR="002D3BBD" w:rsidRPr="00962985">
        <w:rPr>
          <w:rFonts w:ascii="Times New Roman" w:hAnsi="Times New Roman"/>
          <w:b/>
          <w:sz w:val="22"/>
        </w:rPr>
        <w:t>,</w:t>
      </w:r>
      <w:r w:rsidR="00DA52DE" w:rsidRPr="00962985">
        <w:rPr>
          <w:rFonts w:ascii="Times New Roman" w:hAnsi="Times New Roman"/>
          <w:b/>
          <w:sz w:val="22"/>
        </w:rPr>
        <w:t xml:space="preserve"> </w:t>
      </w:r>
      <w:r w:rsidR="00F54025" w:rsidRPr="00962985">
        <w:rPr>
          <w:rFonts w:ascii="Times New Roman" w:hAnsi="Times New Roman"/>
          <w:b/>
          <w:sz w:val="22"/>
        </w:rPr>
        <w:t>and survival</w:t>
      </w:r>
    </w:p>
    <w:p w14:paraId="1A1C1855" w14:textId="1B79ED02" w:rsidR="00D007E0" w:rsidRPr="002148F7" w:rsidRDefault="000856D4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Before receiv</w:t>
      </w:r>
      <w:r w:rsidR="00A9655D" w:rsidRPr="002148F7">
        <w:rPr>
          <w:rFonts w:ascii="Times New Roman" w:hAnsi="Times New Roman"/>
          <w:sz w:val="22"/>
        </w:rPr>
        <w:t xml:space="preserve">ing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</w:t>
      </w:r>
      <w:r w:rsidR="00A9655D" w:rsidRPr="002148F7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, </w:t>
      </w:r>
      <w:r w:rsidR="00A65C9A" w:rsidRPr="002148F7">
        <w:rPr>
          <w:rFonts w:ascii="Times New Roman" w:hAnsi="Times New Roman"/>
          <w:sz w:val="22"/>
        </w:rPr>
        <w:t xml:space="preserve">none of the </w:t>
      </w:r>
      <w:r w:rsidRPr="002148F7">
        <w:rPr>
          <w:rFonts w:ascii="Times New Roman" w:hAnsi="Times New Roman"/>
          <w:sz w:val="22"/>
        </w:rPr>
        <w:t>patient</w:t>
      </w:r>
      <w:r w:rsidR="00A65C9A" w:rsidRPr="002148F7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had developed </w:t>
      </w:r>
      <w:r w:rsidRPr="002148F7">
        <w:rPr>
          <w:rFonts w:ascii="Times New Roman" w:hAnsi="Times New Roman"/>
          <w:sz w:val="22"/>
        </w:rPr>
        <w:t xml:space="preserve">acute and chronic GVHD. </w:t>
      </w:r>
      <w:r w:rsidR="00A9655D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 was</w:t>
      </w:r>
      <w:r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>one (7.7</w:t>
      </w:r>
      <w:r w:rsidRPr="002148F7">
        <w:rPr>
          <w:rFonts w:ascii="Times New Roman" w:hAnsi="Times New Roman"/>
          <w:sz w:val="22"/>
        </w:rPr>
        <w:t>%)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quiring pre-emptive therapy,</w:t>
      </w:r>
      <w:r w:rsidRPr="002148F7">
        <w:rPr>
          <w:rFonts w:ascii="Times New Roman" w:hAnsi="Times New Roman"/>
          <w:sz w:val="22"/>
        </w:rPr>
        <w:t xml:space="preserve"> CMV disease, sinusoidal obstruction syndrome, and herpes zoster were 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>.</w:t>
      </w:r>
    </w:p>
    <w:p w14:paraId="12302092" w14:textId="4E16ECDC" w:rsidR="00F54025" w:rsidRPr="002148F7" w:rsidRDefault="00CF163D" w:rsidP="007E39AC">
      <w:pPr>
        <w:wordWrap/>
        <w:adjustRightInd w:val="0"/>
        <w:snapToGrid w:val="0"/>
        <w:spacing w:line="480" w:lineRule="auto"/>
        <w:ind w:firstLineChars="150" w:firstLine="33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even</w:t>
      </w:r>
      <w:r w:rsidR="000856D4" w:rsidRPr="002148F7">
        <w:rPr>
          <w:rFonts w:ascii="Times New Roman" w:hAnsi="Times New Roman"/>
          <w:sz w:val="22"/>
        </w:rPr>
        <w:t xml:space="preserve"> patients </w:t>
      </w:r>
      <w:r w:rsidR="00996D7C" w:rsidRPr="002148F7">
        <w:rPr>
          <w:rFonts w:ascii="Times New Roman" w:hAnsi="Times New Roman"/>
          <w:sz w:val="22"/>
        </w:rPr>
        <w:t xml:space="preserve">(53.8%) </w:t>
      </w:r>
      <w:r w:rsidR="00853677" w:rsidRPr="002148F7">
        <w:rPr>
          <w:rFonts w:ascii="Times New Roman" w:hAnsi="Times New Roman"/>
          <w:sz w:val="22"/>
        </w:rPr>
        <w:t xml:space="preserve">showed </w:t>
      </w:r>
      <w:r w:rsidR="000856D4" w:rsidRPr="002148F7">
        <w:rPr>
          <w:rFonts w:ascii="Times New Roman" w:hAnsi="Times New Roman"/>
          <w:sz w:val="22"/>
        </w:rPr>
        <w:t xml:space="preserve">requirements for </w:t>
      </w:r>
      <w:r w:rsidR="002B5FA8" w:rsidRPr="002148F7">
        <w:rPr>
          <w:rFonts w:ascii="Times New Roman" w:hAnsi="Times New Roman"/>
          <w:sz w:val="22"/>
        </w:rPr>
        <w:t>reinforced</w:t>
      </w:r>
      <w:r w:rsidR="000856D4" w:rsidRPr="002148F7">
        <w:rPr>
          <w:rFonts w:ascii="Times New Roman" w:hAnsi="Times New Roman"/>
          <w:sz w:val="22"/>
        </w:rPr>
        <w:t xml:space="preserve"> SC infusion</w:t>
      </w:r>
      <w:r w:rsidR="00D8641B" w:rsidRPr="002148F7">
        <w:rPr>
          <w:rFonts w:ascii="Times New Roman" w:hAnsi="Times New Roman"/>
          <w:sz w:val="22"/>
        </w:rPr>
        <w:t xml:space="preserve"> (</w:t>
      </w:r>
      <w:r w:rsidR="00D8641B" w:rsidRPr="002148F7">
        <w:rPr>
          <w:rFonts w:ascii="Times New Roman" w:eastAsia="굴림" w:hAnsi="Times New Roman"/>
          <w:sz w:val="22"/>
        </w:rPr>
        <w:t>β</w:t>
      </w:r>
      <w:r w:rsidR="00D8641B" w:rsidRPr="002148F7">
        <w:rPr>
          <w:rFonts w:ascii="Times New Roman" w:hAnsi="Times New Roman"/>
          <w:sz w:val="22"/>
        </w:rPr>
        <w:t>-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D8641B" w:rsidRPr="002148F7">
        <w:rPr>
          <w:rFonts w:ascii="Times New Roman" w:hAnsi="Times New Roman"/>
          <w:sz w:val="22"/>
        </w:rPr>
        <w:t>, 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= 4</w:t>
      </w:r>
      <w:r w:rsidR="00853677" w:rsidRPr="002148F7">
        <w:rPr>
          <w:rFonts w:ascii="Times New Roman" w:hAnsi="Times New Roman"/>
          <w:sz w:val="22"/>
        </w:rPr>
        <w:t>;</w:t>
      </w:r>
      <w:r w:rsidR="00D8641B" w:rsidRPr="002148F7">
        <w:rPr>
          <w:rFonts w:ascii="Times New Roman" w:hAnsi="Times New Roman"/>
          <w:sz w:val="22"/>
        </w:rPr>
        <w:t xml:space="preserve"> SCD, N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=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3</w:t>
      </w:r>
      <w:r w:rsidR="00700174" w:rsidRPr="002148F7">
        <w:rPr>
          <w:rFonts w:ascii="Times New Roman" w:hAnsi="Times New Roman"/>
          <w:sz w:val="22"/>
        </w:rPr>
        <w:t xml:space="preserve">), including </w:t>
      </w:r>
      <w:r w:rsidR="000856D4" w:rsidRPr="002148F7">
        <w:rPr>
          <w:rFonts w:ascii="Times New Roman" w:hAnsi="Times New Roman"/>
          <w:sz w:val="22"/>
        </w:rPr>
        <w:t xml:space="preserve">failure to achieve donor T-cell chimerism </w:t>
      </w:r>
      <w:r w:rsidR="00700174" w:rsidRPr="002148F7">
        <w:rPr>
          <w:rFonts w:ascii="Times New Roman" w:hAnsi="Times New Roman"/>
          <w:sz w:val="22"/>
        </w:rPr>
        <w:t xml:space="preserve">over </w:t>
      </w:r>
      <w:r w:rsidR="000856D4" w:rsidRPr="002148F7">
        <w:rPr>
          <w:rFonts w:ascii="Times New Roman" w:hAnsi="Times New Roman"/>
          <w:sz w:val="22"/>
        </w:rPr>
        <w:t xml:space="preserve">50% </w:t>
      </w:r>
      <w:r w:rsidR="00700174" w:rsidRPr="002148F7">
        <w:rPr>
          <w:rFonts w:ascii="Times New Roman" w:hAnsi="Times New Roman"/>
          <w:sz w:val="22"/>
        </w:rPr>
        <w:t xml:space="preserve">after </w:t>
      </w:r>
      <w:r w:rsidR="000856D4" w:rsidRPr="002148F7">
        <w:rPr>
          <w:rFonts w:ascii="Times New Roman" w:hAnsi="Times New Roman"/>
          <w:sz w:val="22"/>
        </w:rPr>
        <w:t>1 year and thereafter (</w:t>
      </w:r>
      <w:r w:rsidR="007F207C" w:rsidRPr="002148F7">
        <w:rPr>
          <w:rFonts w:ascii="Times New Roman" w:hAnsi="Times New Roman"/>
          <w:sz w:val="22"/>
        </w:rPr>
        <w:t>N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7F207C" w:rsidRPr="002148F7">
        <w:rPr>
          <w:rFonts w:ascii="Times New Roman" w:hAnsi="Times New Roman"/>
          <w:sz w:val="22"/>
        </w:rPr>
        <w:t>=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F442B" w:rsidRPr="002148F7">
        <w:rPr>
          <w:rFonts w:ascii="Times New Roman" w:hAnsi="Times New Roman"/>
          <w:sz w:val="22"/>
        </w:rPr>
        <w:t>5</w:t>
      </w:r>
      <w:r w:rsidR="000856D4" w:rsidRPr="002148F7">
        <w:rPr>
          <w:rFonts w:ascii="Times New Roman" w:hAnsi="Times New Roman"/>
          <w:sz w:val="22"/>
        </w:rPr>
        <w:t xml:space="preserve">) </w:t>
      </w:r>
      <w:r w:rsidR="00700174" w:rsidRPr="002148F7">
        <w:rPr>
          <w:rFonts w:ascii="Times New Roman" w:hAnsi="Times New Roman"/>
          <w:sz w:val="22"/>
        </w:rPr>
        <w:t xml:space="preserve">and </w:t>
      </w:r>
      <w:r w:rsidR="00AF442B" w:rsidRPr="002148F7">
        <w:rPr>
          <w:rFonts w:ascii="Times New Roman" w:hAnsi="Times New Roman"/>
          <w:sz w:val="22"/>
        </w:rPr>
        <w:t>impending GF</w:t>
      </w:r>
      <w:r w:rsidR="000856D4" w:rsidRPr="002148F7">
        <w:rPr>
          <w:rFonts w:ascii="Times New Roman" w:hAnsi="Times New Roman"/>
          <w:sz w:val="22"/>
        </w:rPr>
        <w:t xml:space="preserve"> (</w:t>
      </w:r>
      <w:r w:rsidR="007F207C" w:rsidRPr="002148F7">
        <w:rPr>
          <w:rFonts w:ascii="Times New Roman" w:hAnsi="Times New Roman"/>
          <w:sz w:val="22"/>
        </w:rPr>
        <w:t>N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0856D4" w:rsidRPr="002148F7">
        <w:rPr>
          <w:rFonts w:ascii="Times New Roman" w:hAnsi="Times New Roman"/>
          <w:sz w:val="22"/>
        </w:rPr>
        <w:t>=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F442B" w:rsidRPr="002148F7">
        <w:rPr>
          <w:rFonts w:ascii="Times New Roman" w:hAnsi="Times New Roman"/>
          <w:sz w:val="22"/>
        </w:rPr>
        <w:t>2</w:t>
      </w:r>
      <w:r w:rsidR="000856D4" w:rsidRPr="002148F7">
        <w:rPr>
          <w:rFonts w:ascii="Times New Roman" w:hAnsi="Times New Roman"/>
          <w:sz w:val="22"/>
        </w:rPr>
        <w:t xml:space="preserve">). </w:t>
      </w:r>
      <w:r w:rsidR="00F45131" w:rsidRPr="002148F7">
        <w:rPr>
          <w:rFonts w:ascii="Times New Roman" w:hAnsi="Times New Roman"/>
          <w:sz w:val="22"/>
        </w:rPr>
        <w:t>Five</w:t>
      </w:r>
      <w:r w:rsidR="000856D4" w:rsidRPr="002148F7">
        <w:rPr>
          <w:rFonts w:ascii="Times New Roman" w:hAnsi="Times New Roman"/>
          <w:sz w:val="22"/>
        </w:rPr>
        <w:t xml:space="preserve"> </w:t>
      </w:r>
      <w:r w:rsidR="00700174" w:rsidRPr="002148F7">
        <w:rPr>
          <w:rFonts w:ascii="Times New Roman" w:hAnsi="Times New Roman"/>
          <w:sz w:val="22"/>
        </w:rPr>
        <w:t xml:space="preserve">patients </w:t>
      </w:r>
      <w:r w:rsidR="000856D4" w:rsidRPr="002148F7">
        <w:rPr>
          <w:rFonts w:ascii="Times New Roman" w:hAnsi="Times New Roman"/>
          <w:sz w:val="22"/>
        </w:rPr>
        <w:t xml:space="preserve">proceeded to </w:t>
      </w:r>
      <w:r w:rsidR="002B5FA8" w:rsidRPr="002148F7">
        <w:rPr>
          <w:rFonts w:ascii="Times New Roman" w:hAnsi="Times New Roman"/>
          <w:sz w:val="22"/>
        </w:rPr>
        <w:t>reinforced</w:t>
      </w:r>
      <w:r w:rsidR="000856D4" w:rsidRPr="002148F7">
        <w:rPr>
          <w:rFonts w:ascii="Times New Roman" w:hAnsi="Times New Roman"/>
          <w:sz w:val="22"/>
        </w:rPr>
        <w:t xml:space="preserve"> SC infusion at a median of </w:t>
      </w:r>
      <w:r w:rsidR="003B43A7" w:rsidRPr="002148F7">
        <w:rPr>
          <w:rFonts w:ascii="Times New Roman" w:hAnsi="Times New Roman"/>
          <w:sz w:val="22"/>
        </w:rPr>
        <w:t>15.1</w:t>
      </w:r>
      <w:r w:rsidR="000856D4" w:rsidRPr="002148F7">
        <w:rPr>
          <w:rFonts w:ascii="Times New Roman" w:hAnsi="Times New Roman"/>
          <w:sz w:val="22"/>
        </w:rPr>
        <w:t xml:space="preserve"> months (range, 3.9–37.6), with </w:t>
      </w:r>
      <w:r w:rsidR="00700174" w:rsidRPr="002148F7">
        <w:rPr>
          <w:rFonts w:ascii="Times New Roman" w:hAnsi="Times New Roman"/>
          <w:sz w:val="22"/>
        </w:rPr>
        <w:t xml:space="preserve">a </w:t>
      </w:r>
      <w:r w:rsidR="000856D4" w:rsidRPr="002148F7">
        <w:rPr>
          <w:rFonts w:ascii="Times New Roman" w:hAnsi="Times New Roman"/>
          <w:sz w:val="22"/>
        </w:rPr>
        <w:t xml:space="preserve">median PB donor T-cell chimerism of </w:t>
      </w:r>
      <w:r w:rsidR="003B43A7" w:rsidRPr="002148F7">
        <w:rPr>
          <w:rFonts w:ascii="Times New Roman" w:hAnsi="Times New Roman"/>
          <w:sz w:val="22"/>
        </w:rPr>
        <w:t>30.0</w:t>
      </w:r>
      <w:r w:rsidR="000856D4" w:rsidRPr="002148F7">
        <w:rPr>
          <w:rFonts w:ascii="Times New Roman" w:hAnsi="Times New Roman"/>
          <w:sz w:val="22"/>
        </w:rPr>
        <w:t>% (range, 1</w:t>
      </w:r>
      <w:r w:rsidR="003B43A7" w:rsidRPr="002148F7">
        <w:rPr>
          <w:rFonts w:ascii="Times New Roman" w:hAnsi="Times New Roman"/>
          <w:sz w:val="22"/>
        </w:rPr>
        <w:t>7.0</w:t>
      </w:r>
      <w:r w:rsidR="000856D4" w:rsidRPr="002148F7">
        <w:rPr>
          <w:rFonts w:ascii="Times New Roman" w:hAnsi="Times New Roman"/>
          <w:sz w:val="22"/>
        </w:rPr>
        <w:t>–40</w:t>
      </w:r>
      <w:r w:rsidR="003B43A7" w:rsidRPr="002148F7">
        <w:rPr>
          <w:rFonts w:ascii="Times New Roman" w:hAnsi="Times New Roman"/>
          <w:sz w:val="22"/>
        </w:rPr>
        <w:t>.0</w:t>
      </w:r>
      <w:r w:rsidR="000856D4" w:rsidRPr="002148F7">
        <w:rPr>
          <w:rFonts w:ascii="Times New Roman" w:hAnsi="Times New Roman"/>
          <w:sz w:val="22"/>
        </w:rPr>
        <w:t xml:space="preserve">). The median </w:t>
      </w:r>
      <w:r w:rsidR="00700174" w:rsidRPr="002148F7">
        <w:rPr>
          <w:rFonts w:ascii="Times New Roman" w:hAnsi="Times New Roman"/>
          <w:sz w:val="22"/>
        </w:rPr>
        <w:t xml:space="preserve">infusion of </w:t>
      </w:r>
      <w:r w:rsidR="000856D4" w:rsidRPr="002148F7">
        <w:rPr>
          <w:rFonts w:ascii="Times New Roman" w:hAnsi="Times New Roman"/>
          <w:sz w:val="22"/>
        </w:rPr>
        <w:t>CD34</w:t>
      </w:r>
      <w:r w:rsidR="000856D4" w:rsidRPr="002148F7">
        <w:rPr>
          <w:rFonts w:ascii="Times New Roman" w:hAnsi="Times New Roman"/>
          <w:sz w:val="22"/>
          <w:vertAlign w:val="superscript"/>
        </w:rPr>
        <w:t>+</w:t>
      </w:r>
      <w:r w:rsidR="000856D4" w:rsidRPr="002148F7">
        <w:rPr>
          <w:rFonts w:ascii="Times New Roman" w:hAnsi="Times New Roman"/>
          <w:sz w:val="22"/>
        </w:rPr>
        <w:t xml:space="preserve"> and CD3</w:t>
      </w:r>
      <w:r w:rsidR="000856D4" w:rsidRPr="002148F7">
        <w:rPr>
          <w:rFonts w:ascii="Times New Roman" w:hAnsi="Times New Roman"/>
          <w:sz w:val="22"/>
          <w:vertAlign w:val="superscript"/>
        </w:rPr>
        <w:t>+</w:t>
      </w:r>
      <w:r w:rsidR="000856D4" w:rsidRPr="002148F7">
        <w:rPr>
          <w:rFonts w:ascii="Times New Roman" w:hAnsi="Times New Roman"/>
          <w:sz w:val="22"/>
        </w:rPr>
        <w:t xml:space="preserve"> cells was </w:t>
      </w:r>
      <w:r w:rsidR="003B43A7" w:rsidRPr="002148F7">
        <w:rPr>
          <w:rFonts w:ascii="Times New Roman" w:hAnsi="Times New Roman"/>
          <w:sz w:val="22"/>
        </w:rPr>
        <w:t>10.7</w:t>
      </w:r>
      <w:r w:rsidR="000856D4" w:rsidRPr="002148F7">
        <w:rPr>
          <w:rFonts w:ascii="Times New Roman" w:hAnsi="Times New Roman"/>
          <w:sz w:val="22"/>
        </w:rPr>
        <w:t xml:space="preserve"> × 10</w:t>
      </w:r>
      <w:r w:rsidR="000856D4" w:rsidRPr="002148F7">
        <w:rPr>
          <w:rFonts w:ascii="Times New Roman" w:hAnsi="Times New Roman"/>
          <w:sz w:val="22"/>
          <w:vertAlign w:val="superscript"/>
        </w:rPr>
        <w:t>6</w:t>
      </w:r>
      <w:r w:rsidR="000856D4" w:rsidRPr="002148F7">
        <w:rPr>
          <w:rFonts w:ascii="Times New Roman" w:hAnsi="Times New Roman"/>
          <w:sz w:val="22"/>
        </w:rPr>
        <w:t>/</w:t>
      </w:r>
      <w:r w:rsidR="003B43A7" w:rsidRPr="002148F7">
        <w:rPr>
          <w:rFonts w:ascii="Times New Roman" w:hAnsi="Times New Roman"/>
          <w:sz w:val="22"/>
        </w:rPr>
        <w:t>kg (range, 8.5–14.4) and 24.7</w:t>
      </w:r>
      <w:r w:rsidR="000856D4" w:rsidRPr="002148F7">
        <w:rPr>
          <w:rFonts w:ascii="Times New Roman" w:hAnsi="Times New Roman"/>
          <w:sz w:val="22"/>
        </w:rPr>
        <w:t xml:space="preserve"> × 10</w:t>
      </w:r>
      <w:r w:rsidR="000856D4" w:rsidRPr="002148F7">
        <w:rPr>
          <w:rFonts w:ascii="Times New Roman" w:hAnsi="Times New Roman"/>
          <w:sz w:val="22"/>
          <w:vertAlign w:val="superscript"/>
        </w:rPr>
        <w:t>7</w:t>
      </w:r>
      <w:r w:rsidR="000856D4" w:rsidRPr="002148F7">
        <w:rPr>
          <w:rFonts w:ascii="Times New Roman" w:hAnsi="Times New Roman"/>
          <w:sz w:val="22"/>
        </w:rPr>
        <w:t xml:space="preserve">/kg (range, 16.3–52.9), respectively. </w:t>
      </w:r>
      <w:r w:rsidR="00700174" w:rsidRPr="002148F7">
        <w:rPr>
          <w:rFonts w:ascii="Times New Roman" w:hAnsi="Times New Roman"/>
          <w:sz w:val="22"/>
        </w:rPr>
        <w:t xml:space="preserve">No </w:t>
      </w:r>
      <w:r w:rsidR="000856D4" w:rsidRPr="002148F7">
        <w:rPr>
          <w:rFonts w:ascii="Times New Roman" w:hAnsi="Times New Roman"/>
          <w:sz w:val="22"/>
        </w:rPr>
        <w:t xml:space="preserve">neutrophil </w:t>
      </w:r>
      <w:r w:rsidR="00700174" w:rsidRPr="002148F7">
        <w:rPr>
          <w:rFonts w:ascii="Times New Roman" w:hAnsi="Times New Roman"/>
          <w:sz w:val="22"/>
        </w:rPr>
        <w:t xml:space="preserve">or </w:t>
      </w:r>
      <w:r w:rsidR="000856D4" w:rsidRPr="002148F7">
        <w:rPr>
          <w:rFonts w:ascii="Times New Roman" w:hAnsi="Times New Roman"/>
          <w:sz w:val="22"/>
        </w:rPr>
        <w:t xml:space="preserve">platelet nadirs </w:t>
      </w:r>
      <w:r w:rsidR="00700174" w:rsidRPr="002148F7">
        <w:rPr>
          <w:rFonts w:ascii="Times New Roman" w:hAnsi="Times New Roman"/>
          <w:sz w:val="22"/>
        </w:rPr>
        <w:t>were observed</w:t>
      </w:r>
      <w:r w:rsidR="000856D4" w:rsidRPr="002148F7">
        <w:rPr>
          <w:rFonts w:ascii="Times New Roman" w:hAnsi="Times New Roman"/>
          <w:sz w:val="22"/>
        </w:rPr>
        <w:t>. T</w:t>
      </w:r>
      <w:r w:rsidR="00D73E3A" w:rsidRPr="002148F7">
        <w:rPr>
          <w:rFonts w:ascii="Times New Roman" w:hAnsi="Times New Roman"/>
          <w:sz w:val="22"/>
        </w:rPr>
        <w:t>wo</w:t>
      </w:r>
      <w:r w:rsidR="000856D4" w:rsidRPr="002148F7">
        <w:rPr>
          <w:rFonts w:ascii="Times New Roman" w:hAnsi="Times New Roman"/>
          <w:sz w:val="22"/>
        </w:rPr>
        <w:t xml:space="preserve"> patients did not receive </w:t>
      </w:r>
      <w:r w:rsidR="002B5FA8" w:rsidRPr="002148F7">
        <w:rPr>
          <w:rFonts w:ascii="Times New Roman" w:hAnsi="Times New Roman"/>
          <w:sz w:val="22"/>
        </w:rPr>
        <w:t>reinforced</w:t>
      </w:r>
      <w:r w:rsidR="000856D4" w:rsidRPr="002148F7">
        <w:rPr>
          <w:rFonts w:ascii="Times New Roman" w:hAnsi="Times New Roman"/>
          <w:sz w:val="22"/>
        </w:rPr>
        <w:t xml:space="preserve"> SC infusion </w:t>
      </w:r>
      <w:r w:rsidR="00700174" w:rsidRPr="002148F7">
        <w:rPr>
          <w:rFonts w:ascii="Times New Roman" w:hAnsi="Times New Roman"/>
          <w:sz w:val="22"/>
        </w:rPr>
        <w:t xml:space="preserve">due to </w:t>
      </w:r>
      <w:r w:rsidR="000856D4" w:rsidRPr="002148F7">
        <w:rPr>
          <w:rFonts w:ascii="Times New Roman" w:hAnsi="Times New Roman"/>
          <w:sz w:val="22"/>
        </w:rPr>
        <w:t>patient refusal.</w:t>
      </w:r>
      <w:r w:rsidR="00D007E0" w:rsidRPr="002148F7">
        <w:rPr>
          <w:rFonts w:ascii="Times New Roman" w:hAnsi="Times New Roman"/>
          <w:sz w:val="22"/>
        </w:rPr>
        <w:t xml:space="preserve"> </w:t>
      </w:r>
      <w:bookmarkStart w:id="12" w:name="_Hlk18613085"/>
      <w:r w:rsidR="00D007E0" w:rsidRPr="002148F7">
        <w:rPr>
          <w:rFonts w:ascii="Times New Roman" w:hAnsi="Times New Roman"/>
          <w:sz w:val="22"/>
        </w:rPr>
        <w:t xml:space="preserve">Of </w:t>
      </w:r>
      <w:r w:rsidR="00700174" w:rsidRPr="002148F7">
        <w:rPr>
          <w:rFonts w:ascii="Times New Roman" w:hAnsi="Times New Roman"/>
          <w:sz w:val="22"/>
        </w:rPr>
        <w:t xml:space="preserve">the </w:t>
      </w:r>
      <w:r w:rsidR="00602C0C" w:rsidRPr="002148F7">
        <w:rPr>
          <w:rFonts w:ascii="Times New Roman" w:hAnsi="Times New Roman"/>
          <w:sz w:val="22"/>
        </w:rPr>
        <w:t>5</w:t>
      </w:r>
      <w:r w:rsidR="00D007E0" w:rsidRPr="002148F7">
        <w:rPr>
          <w:rFonts w:ascii="Times New Roman" w:hAnsi="Times New Roman"/>
          <w:sz w:val="22"/>
        </w:rPr>
        <w:t xml:space="preserve"> patients who underwent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1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D007E0" w:rsidRPr="002148F7">
        <w:rPr>
          <w:rFonts w:ascii="Times New Roman" w:hAnsi="Times New Roman"/>
          <w:sz w:val="22"/>
        </w:rPr>
        <w:t xml:space="preserve">patient </w:t>
      </w:r>
      <w:r w:rsidR="001A510A" w:rsidRPr="002148F7">
        <w:rPr>
          <w:rFonts w:ascii="Times New Roman" w:hAnsi="Times New Roman"/>
          <w:sz w:val="22"/>
        </w:rPr>
        <w:t xml:space="preserve">(UPN #11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1A510A" w:rsidRPr="002148F7">
        <w:rPr>
          <w:rFonts w:ascii="Times New Roman" w:hAnsi="Times New Roman"/>
          <w:sz w:val="22"/>
        </w:rPr>
        <w:t>severe acute gut GVHD</w:t>
      </w:r>
      <w:r w:rsidR="00700174" w:rsidRPr="002148F7">
        <w:rPr>
          <w:rFonts w:ascii="Times New Roman" w:hAnsi="Times New Roman"/>
          <w:sz w:val="22"/>
        </w:rPr>
        <w:t>,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700174" w:rsidRPr="002148F7">
        <w:rPr>
          <w:rFonts w:ascii="Times New Roman" w:hAnsi="Times New Roman"/>
          <w:sz w:val="22"/>
        </w:rPr>
        <w:t xml:space="preserve">which </w:t>
      </w:r>
      <w:r w:rsidR="001A510A" w:rsidRPr="002148F7">
        <w:rPr>
          <w:rFonts w:ascii="Times New Roman" w:hAnsi="Times New Roman"/>
          <w:sz w:val="22"/>
        </w:rPr>
        <w:t>was refractory to corticosteroid</w:t>
      </w:r>
      <w:r w:rsidR="00700174" w:rsidRPr="002148F7">
        <w:rPr>
          <w:rFonts w:ascii="Times New Roman" w:hAnsi="Times New Roman"/>
          <w:sz w:val="22"/>
        </w:rPr>
        <w:t>,</w:t>
      </w:r>
      <w:r w:rsidR="001A510A" w:rsidRPr="002148F7">
        <w:rPr>
          <w:rFonts w:ascii="Times New Roman" w:hAnsi="Times New Roman"/>
          <w:sz w:val="22"/>
        </w:rPr>
        <w:t xml:space="preserve"> 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1 month after infusion. </w:t>
      </w:r>
      <w:bookmarkEnd w:id="12"/>
      <w:r w:rsidR="001A510A" w:rsidRPr="002148F7">
        <w:rPr>
          <w:rFonts w:ascii="Times New Roman" w:hAnsi="Times New Roman"/>
          <w:sz w:val="22"/>
        </w:rPr>
        <w:t>The number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 at the </w:t>
      </w:r>
      <w:r w:rsidR="002B5FA8" w:rsidRPr="002148F7">
        <w:rPr>
          <w:rFonts w:ascii="Times New Roman" w:hAnsi="Times New Roman"/>
          <w:sz w:val="22"/>
        </w:rPr>
        <w:t>reinforced</w:t>
      </w:r>
      <w:r w:rsidR="001A510A" w:rsidRPr="002148F7">
        <w:rPr>
          <w:rFonts w:ascii="Times New Roman" w:hAnsi="Times New Roman"/>
          <w:sz w:val="22"/>
        </w:rPr>
        <w:t xml:space="preserve"> infusion was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 xml:space="preserve">respectively, </w:t>
      </w:r>
      <w:r w:rsidR="00F00F14" w:rsidRPr="002148F7">
        <w:rPr>
          <w:rFonts w:ascii="Times New Roman" w:hAnsi="Times New Roman"/>
          <w:sz w:val="22"/>
        </w:rPr>
        <w:t xml:space="preserve">the highest </w:t>
      </w:r>
      <w:r w:rsidR="00700174" w:rsidRPr="002148F7">
        <w:rPr>
          <w:rFonts w:ascii="Times New Roman" w:hAnsi="Times New Roman"/>
          <w:sz w:val="22"/>
        </w:rPr>
        <w:t xml:space="preserve">amounts for </w:t>
      </w:r>
      <w:r w:rsidR="00F00F14" w:rsidRPr="002148F7">
        <w:rPr>
          <w:rFonts w:ascii="Times New Roman" w:hAnsi="Times New Roman"/>
          <w:sz w:val="22"/>
        </w:rPr>
        <w:t xml:space="preserve">all </w:t>
      </w:r>
      <w:r w:rsidR="00C532C7" w:rsidRPr="002148F7">
        <w:rPr>
          <w:rFonts w:ascii="Times New Roman" w:hAnsi="Times New Roman"/>
          <w:sz w:val="22"/>
        </w:rPr>
        <w:t>r</w:t>
      </w:r>
      <w:r w:rsidR="008D6D22" w:rsidRPr="002148F7">
        <w:rPr>
          <w:rFonts w:ascii="Times New Roman" w:hAnsi="Times New Roman"/>
          <w:sz w:val="22"/>
        </w:rPr>
        <w:t>e</w:t>
      </w:r>
      <w:r w:rsidR="00C532C7" w:rsidRPr="002148F7">
        <w:rPr>
          <w:rFonts w:ascii="Times New Roman" w:hAnsi="Times New Roman"/>
          <w:sz w:val="22"/>
        </w:rPr>
        <w:t xml:space="preserve">inforced </w:t>
      </w:r>
      <w:r w:rsidR="00700174" w:rsidRPr="002148F7">
        <w:rPr>
          <w:rFonts w:ascii="Times New Roman" w:hAnsi="Times New Roman"/>
          <w:sz w:val="22"/>
        </w:rPr>
        <w:t>infus</w:t>
      </w:r>
      <w:r w:rsidR="00C532C7" w:rsidRPr="002148F7">
        <w:rPr>
          <w:rFonts w:ascii="Times New Roman" w:hAnsi="Times New Roman"/>
          <w:sz w:val="22"/>
        </w:rPr>
        <w:t>ion recipients</w:t>
      </w:r>
      <w:r w:rsidR="001A510A" w:rsidRPr="002148F7">
        <w:rPr>
          <w:rFonts w:ascii="Times New Roman" w:hAnsi="Times New Roman"/>
          <w:sz w:val="22"/>
        </w:rPr>
        <w:t xml:space="preserve">. </w:t>
      </w:r>
      <w:r w:rsidR="00700174" w:rsidRPr="002148F7">
        <w:rPr>
          <w:rFonts w:ascii="Times New Roman" w:hAnsi="Times New Roman"/>
          <w:sz w:val="22"/>
        </w:rPr>
        <w:t xml:space="preserve">One other </w:t>
      </w:r>
      <w:r w:rsidR="001A510A" w:rsidRPr="002148F7">
        <w:rPr>
          <w:rFonts w:ascii="Times New Roman" w:hAnsi="Times New Roman"/>
          <w:sz w:val="22"/>
        </w:rPr>
        <w:t xml:space="preserve">patient (UPN #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1A510A" w:rsidRPr="002148F7">
        <w:rPr>
          <w:rFonts w:ascii="Times New Roman" w:hAnsi="Times New Roman"/>
          <w:sz w:val="22"/>
        </w:rPr>
        <w:t xml:space="preserve">chronic oral GVHD, which was partially responsive to corticosteroid, and </w:t>
      </w:r>
      <w:r w:rsidR="00700174" w:rsidRPr="002148F7">
        <w:rPr>
          <w:rFonts w:ascii="Times New Roman" w:hAnsi="Times New Roman"/>
          <w:sz w:val="22"/>
        </w:rPr>
        <w:t xml:space="preserve">was </w:t>
      </w:r>
      <w:r w:rsidR="00700174" w:rsidRPr="002148F7">
        <w:rPr>
          <w:rFonts w:ascii="Times New Roman" w:hAnsi="Times New Roman"/>
          <w:sz w:val="22"/>
        </w:rPr>
        <w:lastRenderedPageBreak/>
        <w:t xml:space="preserve">subsequently administered </w:t>
      </w:r>
      <w:r w:rsidR="001A510A" w:rsidRPr="002148F7">
        <w:rPr>
          <w:rFonts w:ascii="Times New Roman" w:hAnsi="Times New Roman"/>
          <w:sz w:val="22"/>
        </w:rPr>
        <w:t xml:space="preserve">ruxolitinib for 5 months. Currently, </w:t>
      </w:r>
      <w:r w:rsidR="001869E8" w:rsidRPr="002148F7">
        <w:rPr>
          <w:rFonts w:ascii="Times New Roman" w:hAnsi="Times New Roman"/>
          <w:sz w:val="22"/>
        </w:rPr>
        <w:t xml:space="preserve">this patient </w:t>
      </w:r>
      <w:r w:rsidR="001A510A" w:rsidRPr="002148F7">
        <w:rPr>
          <w:rFonts w:ascii="Times New Roman" w:hAnsi="Times New Roman"/>
          <w:sz w:val="22"/>
        </w:rPr>
        <w:t xml:space="preserve">discontinued ruxolitinib and </w:t>
      </w:r>
      <w:r w:rsidR="00337C9E" w:rsidRPr="002148F7">
        <w:rPr>
          <w:rFonts w:ascii="Times New Roman" w:hAnsi="Times New Roman"/>
          <w:sz w:val="22"/>
        </w:rPr>
        <w:t xml:space="preserve">is </w:t>
      </w:r>
      <w:r w:rsidR="00D27CB9" w:rsidRPr="002148F7">
        <w:rPr>
          <w:rFonts w:ascii="Times New Roman" w:hAnsi="Times New Roman"/>
          <w:sz w:val="22"/>
        </w:rPr>
        <w:t>weaning from</w:t>
      </w:r>
      <w:r w:rsidR="00305F18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sirolimus. The remaining </w:t>
      </w:r>
      <w:r w:rsidR="00602C0C" w:rsidRPr="002148F7">
        <w:rPr>
          <w:rFonts w:ascii="Times New Roman" w:hAnsi="Times New Roman"/>
          <w:sz w:val="22"/>
        </w:rPr>
        <w:t>3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patient</w:t>
      </w:r>
      <w:r w:rsidR="00D007E0" w:rsidRPr="002148F7">
        <w:rPr>
          <w:rFonts w:ascii="Times New Roman" w:hAnsi="Times New Roman"/>
          <w:sz w:val="22"/>
        </w:rPr>
        <w:t>s</w:t>
      </w:r>
      <w:r w:rsidR="001A510A" w:rsidRPr="002148F7">
        <w:rPr>
          <w:rFonts w:ascii="Times New Roman" w:hAnsi="Times New Roman"/>
          <w:sz w:val="22"/>
        </w:rPr>
        <w:t xml:space="preserve"> 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57007" w:rsidRPr="002148F7">
        <w:rPr>
          <w:rFonts w:ascii="Times New Roman" w:hAnsi="Times New Roman"/>
          <w:sz w:val="22"/>
        </w:rPr>
        <w:t>ISM</w:t>
      </w:r>
      <w:r w:rsidR="008F6427" w:rsidRPr="002148F7">
        <w:rPr>
          <w:rFonts w:ascii="Times New Roman" w:hAnsi="Times New Roman"/>
          <w:sz w:val="22"/>
        </w:rPr>
        <w:t xml:space="preserve"> at 20.7, 22.7</w:t>
      </w:r>
      <w:r w:rsidR="00B42265" w:rsidRPr="002148F7">
        <w:rPr>
          <w:rFonts w:ascii="Times New Roman" w:hAnsi="Times New Roman"/>
          <w:sz w:val="22"/>
        </w:rPr>
        <w:t xml:space="preserve">, and 28.5 months </w:t>
      </w:r>
      <w:r w:rsidR="003B43A7" w:rsidRPr="002148F7">
        <w:rPr>
          <w:rFonts w:ascii="Times New Roman" w:hAnsi="Times New Roman"/>
          <w:sz w:val="22"/>
        </w:rPr>
        <w:t>post-transplant</w:t>
      </w:r>
      <w:r w:rsidR="008C43E9" w:rsidRPr="002148F7">
        <w:rPr>
          <w:rFonts w:ascii="Times New Roman" w:hAnsi="Times New Roman"/>
          <w:sz w:val="22"/>
        </w:rPr>
        <w:t>, respectively</w:t>
      </w:r>
      <w:r w:rsidR="00B42265" w:rsidRPr="002148F7">
        <w:rPr>
          <w:rFonts w:ascii="Times New Roman" w:hAnsi="Times New Roman"/>
          <w:sz w:val="22"/>
        </w:rPr>
        <w:t xml:space="preserve"> (</w:t>
      </w:r>
      <w:r w:rsidR="008C43E9" w:rsidRPr="002148F7">
        <w:rPr>
          <w:rFonts w:ascii="Times New Roman" w:hAnsi="Times New Roman"/>
          <w:sz w:val="22"/>
        </w:rPr>
        <w:t xml:space="preserve">16.8, </w:t>
      </w:r>
      <w:r w:rsidR="00B42265" w:rsidRPr="002148F7">
        <w:rPr>
          <w:rFonts w:ascii="Times New Roman" w:hAnsi="Times New Roman"/>
          <w:sz w:val="22"/>
        </w:rPr>
        <w:t>15.5</w:t>
      </w:r>
      <w:r w:rsidR="001869E8" w:rsidRPr="002148F7">
        <w:rPr>
          <w:rFonts w:ascii="Times New Roman" w:hAnsi="Times New Roman"/>
          <w:sz w:val="22"/>
        </w:rPr>
        <w:t>,</w:t>
      </w:r>
      <w:r w:rsidR="00B42265" w:rsidRPr="002148F7">
        <w:rPr>
          <w:rFonts w:ascii="Times New Roman" w:hAnsi="Times New Roman"/>
          <w:sz w:val="22"/>
        </w:rPr>
        <w:t xml:space="preserve"> and 7.8 months after </w:t>
      </w:r>
      <w:r w:rsidR="002B5FA8" w:rsidRPr="002148F7">
        <w:rPr>
          <w:rFonts w:ascii="Times New Roman" w:hAnsi="Times New Roman"/>
          <w:sz w:val="22"/>
        </w:rPr>
        <w:t>reinforced</w:t>
      </w:r>
      <w:r w:rsidR="00B42265" w:rsidRPr="002148F7">
        <w:rPr>
          <w:rFonts w:ascii="Times New Roman" w:hAnsi="Times New Roman"/>
          <w:sz w:val="22"/>
        </w:rPr>
        <w:t xml:space="preserve"> SC infusion, respectively)</w:t>
      </w:r>
      <w:r w:rsidR="001A510A" w:rsidRPr="002148F7">
        <w:rPr>
          <w:rFonts w:ascii="Times New Roman" w:hAnsi="Times New Roman"/>
          <w:sz w:val="22"/>
        </w:rPr>
        <w:t xml:space="preserve">. </w:t>
      </w:r>
      <w:r w:rsidR="00F54025" w:rsidRPr="002148F7">
        <w:rPr>
          <w:rFonts w:ascii="Times New Roman" w:hAnsi="Times New Roman"/>
          <w:sz w:val="22"/>
        </w:rPr>
        <w:t xml:space="preserve">The </w:t>
      </w:r>
      <w:r w:rsidR="002B5FA8" w:rsidRPr="002148F7">
        <w:rPr>
          <w:rFonts w:ascii="Times New Roman" w:hAnsi="Times New Roman"/>
          <w:sz w:val="22"/>
        </w:rPr>
        <w:t>reinforced</w:t>
      </w:r>
      <w:r w:rsidR="00F54025" w:rsidRPr="002148F7">
        <w:rPr>
          <w:rFonts w:ascii="Times New Roman" w:hAnsi="Times New Roman"/>
          <w:sz w:val="22"/>
        </w:rPr>
        <w:t xml:space="preserve"> SC infusion-free survival rates at 12 and 24 months were </w:t>
      </w:r>
      <w:r w:rsidR="003B43A7" w:rsidRPr="002148F7">
        <w:rPr>
          <w:rFonts w:ascii="Times New Roman" w:hAnsi="Times New Roman"/>
          <w:sz w:val="22"/>
        </w:rPr>
        <w:t>83.9% (95% CI, 49.4–95.7) and 66.1% (95% CI, 32.5–85.8</w:t>
      </w:r>
      <w:r w:rsidR="00F54025" w:rsidRPr="002148F7">
        <w:rPr>
          <w:rFonts w:ascii="Times New Roman" w:hAnsi="Times New Roman"/>
          <w:sz w:val="22"/>
        </w:rPr>
        <w:t>), respectively (Fi</w:t>
      </w:r>
      <w:r w:rsidR="00CC1FEF">
        <w:rPr>
          <w:rFonts w:ascii="Times New Roman" w:hAnsi="Times New Roman"/>
          <w:sz w:val="22"/>
        </w:rPr>
        <w:t xml:space="preserve">g. </w:t>
      </w:r>
      <w:r w:rsidR="00F54025" w:rsidRPr="002148F7">
        <w:rPr>
          <w:rFonts w:ascii="Times New Roman" w:hAnsi="Times New Roman"/>
          <w:sz w:val="22"/>
        </w:rPr>
        <w:t xml:space="preserve">2). </w:t>
      </w:r>
      <w:r w:rsidR="00EE2618" w:rsidRPr="002148F7">
        <w:rPr>
          <w:rFonts w:ascii="Times New Roman" w:hAnsi="Times New Roman"/>
          <w:sz w:val="22"/>
        </w:rPr>
        <w:t>Five</w:t>
      </w:r>
      <w:r w:rsidR="00F54025" w:rsidRPr="002148F7">
        <w:rPr>
          <w:rFonts w:ascii="Times New Roman" w:hAnsi="Times New Roman"/>
          <w:sz w:val="22"/>
        </w:rPr>
        <w:t xml:space="preserve"> (</w:t>
      </w:r>
      <w:r w:rsidR="00F00F14" w:rsidRPr="002148F7">
        <w:rPr>
          <w:rFonts w:ascii="Times New Roman" w:hAnsi="Times New Roman"/>
          <w:sz w:val="22"/>
        </w:rPr>
        <w:t>71.4</w:t>
      </w:r>
      <w:r w:rsidR="00F54025" w:rsidRPr="002148F7">
        <w:rPr>
          <w:rFonts w:ascii="Times New Roman" w:hAnsi="Times New Roman"/>
          <w:sz w:val="22"/>
        </w:rPr>
        <w:t xml:space="preserve">%) of </w:t>
      </w:r>
      <w:r w:rsidR="008C43E9" w:rsidRPr="002148F7">
        <w:rPr>
          <w:rFonts w:ascii="Times New Roman" w:hAnsi="Times New Roman"/>
          <w:sz w:val="22"/>
        </w:rPr>
        <w:t>7</w:t>
      </w:r>
      <w:r w:rsidR="00F54025" w:rsidRPr="002148F7">
        <w:rPr>
          <w:rFonts w:ascii="Times New Roman" w:hAnsi="Times New Roman"/>
          <w:sz w:val="22"/>
        </w:rPr>
        <w:t xml:space="preserve"> patients </w:t>
      </w:r>
      <w:r w:rsidR="00D8641B" w:rsidRPr="002148F7">
        <w:rPr>
          <w:rFonts w:ascii="Times New Roman" w:hAnsi="Times New Roman"/>
          <w:sz w:val="22"/>
        </w:rPr>
        <w:t xml:space="preserve">(1 patient is not eligible for weaning) </w:t>
      </w:r>
      <w:r w:rsidR="00F54025" w:rsidRPr="002148F7">
        <w:rPr>
          <w:rFonts w:ascii="Times New Roman" w:hAnsi="Times New Roman"/>
          <w:sz w:val="22"/>
        </w:rPr>
        <w:t xml:space="preserve">who did not receive </w:t>
      </w:r>
      <w:r w:rsidR="002B5FA8" w:rsidRPr="002148F7">
        <w:rPr>
          <w:rFonts w:ascii="Times New Roman" w:hAnsi="Times New Roman"/>
          <w:sz w:val="22"/>
        </w:rPr>
        <w:t>reinforced</w:t>
      </w:r>
      <w:r w:rsidR="00F54025" w:rsidRPr="002148F7">
        <w:rPr>
          <w:rFonts w:ascii="Times New Roman" w:hAnsi="Times New Roman"/>
          <w:sz w:val="22"/>
        </w:rPr>
        <w:t xml:space="preserve"> SC infusion </w:t>
      </w:r>
      <w:r w:rsidR="009957A1" w:rsidRPr="002148F7">
        <w:rPr>
          <w:rFonts w:ascii="Times New Roman" w:hAnsi="Times New Roman"/>
          <w:sz w:val="22"/>
        </w:rPr>
        <w:t xml:space="preserve">were able to </w:t>
      </w:r>
      <w:r w:rsidR="00F54025" w:rsidRPr="002148F7">
        <w:rPr>
          <w:rFonts w:ascii="Times New Roman" w:hAnsi="Times New Roman"/>
          <w:sz w:val="22"/>
        </w:rPr>
        <w:t xml:space="preserve">successfully discontinue sirolimus at </w:t>
      </w:r>
      <w:r w:rsidR="009957A1" w:rsidRPr="002148F7">
        <w:rPr>
          <w:rFonts w:ascii="Times New Roman" w:hAnsi="Times New Roman"/>
          <w:sz w:val="22"/>
        </w:rPr>
        <w:t xml:space="preserve">a </w:t>
      </w:r>
      <w:r w:rsidR="00F54025" w:rsidRPr="002148F7">
        <w:rPr>
          <w:rFonts w:ascii="Times New Roman" w:hAnsi="Times New Roman"/>
          <w:sz w:val="22"/>
        </w:rPr>
        <w:t xml:space="preserve">median </w:t>
      </w:r>
      <w:r w:rsidR="00CE6222" w:rsidRPr="002148F7">
        <w:rPr>
          <w:rFonts w:ascii="Times New Roman" w:hAnsi="Times New Roman"/>
          <w:sz w:val="22"/>
        </w:rPr>
        <w:t>14.1</w:t>
      </w:r>
      <w:r w:rsidR="00F54025" w:rsidRPr="002148F7">
        <w:rPr>
          <w:rFonts w:ascii="Times New Roman" w:hAnsi="Times New Roman"/>
          <w:sz w:val="22"/>
        </w:rPr>
        <w:t xml:space="preserve"> months (range, 3.9–18.4).</w:t>
      </w:r>
      <w:r w:rsidR="008C43E9" w:rsidRPr="002148F7">
        <w:rPr>
          <w:rFonts w:ascii="Times New Roman" w:hAnsi="Times New Roman"/>
          <w:sz w:val="22"/>
        </w:rPr>
        <w:t xml:space="preserve"> All patients who received </w:t>
      </w:r>
      <w:r w:rsidR="002B5FA8" w:rsidRPr="002148F7">
        <w:rPr>
          <w:rFonts w:ascii="Times New Roman" w:hAnsi="Times New Roman"/>
          <w:sz w:val="22"/>
        </w:rPr>
        <w:t>reinforced</w:t>
      </w:r>
      <w:r w:rsidR="008C43E9" w:rsidRPr="002148F7">
        <w:rPr>
          <w:rFonts w:ascii="Times New Roman" w:hAnsi="Times New Roman"/>
          <w:sz w:val="22"/>
        </w:rPr>
        <w:t xml:space="preserve"> SC infusion achieved complete donor chimerism in terms of PB WB and donor T-cell wi</w:t>
      </w:r>
      <w:r w:rsidR="00A13F82" w:rsidRPr="002148F7">
        <w:rPr>
          <w:rFonts w:ascii="Times New Roman" w:hAnsi="Times New Roman"/>
          <w:sz w:val="22"/>
        </w:rPr>
        <w:t>th a median of 99.0% (95% CI, 93</w:t>
      </w:r>
      <w:r w:rsidR="008C43E9" w:rsidRPr="002148F7">
        <w:rPr>
          <w:rFonts w:ascii="Times New Roman" w:hAnsi="Times New Roman"/>
          <w:sz w:val="22"/>
        </w:rPr>
        <w:t xml:space="preserve">–100) while patients without the infusion all </w:t>
      </w:r>
      <w:r w:rsidR="009957A1" w:rsidRPr="002148F7">
        <w:rPr>
          <w:rFonts w:ascii="Times New Roman" w:hAnsi="Times New Roman"/>
          <w:sz w:val="22"/>
        </w:rPr>
        <w:t xml:space="preserve">presented </w:t>
      </w:r>
      <w:r w:rsidR="008C43E9" w:rsidRPr="002148F7">
        <w:rPr>
          <w:rFonts w:ascii="Times New Roman" w:hAnsi="Times New Roman"/>
          <w:sz w:val="22"/>
        </w:rPr>
        <w:t xml:space="preserve">stable </w:t>
      </w:r>
      <w:r w:rsidR="00640EF9" w:rsidRPr="002148F7">
        <w:rPr>
          <w:rFonts w:ascii="Times New Roman" w:hAnsi="Times New Roman"/>
          <w:sz w:val="22"/>
        </w:rPr>
        <w:t xml:space="preserve">WB </w:t>
      </w:r>
      <w:r w:rsidR="00856D4D" w:rsidRPr="002148F7">
        <w:rPr>
          <w:rFonts w:ascii="Times New Roman" w:hAnsi="Times New Roman"/>
          <w:sz w:val="22"/>
        </w:rPr>
        <w:t>MC</w:t>
      </w:r>
      <w:r w:rsidR="008C43E9" w:rsidRPr="002148F7">
        <w:rPr>
          <w:rFonts w:ascii="Times New Roman" w:hAnsi="Times New Roman"/>
          <w:sz w:val="22"/>
        </w:rPr>
        <w:t xml:space="preserve"> with a median </w:t>
      </w:r>
      <w:r w:rsidR="009957A1" w:rsidRPr="002148F7">
        <w:rPr>
          <w:rFonts w:ascii="Times New Roman" w:hAnsi="Times New Roman"/>
          <w:sz w:val="22"/>
        </w:rPr>
        <w:t xml:space="preserve">of </w:t>
      </w:r>
      <w:r w:rsidR="00A13F82" w:rsidRPr="002148F7">
        <w:rPr>
          <w:rFonts w:ascii="Times New Roman" w:hAnsi="Times New Roman"/>
          <w:sz w:val="22"/>
        </w:rPr>
        <w:t>89</w:t>
      </w:r>
      <w:r w:rsidR="008C43E9" w:rsidRPr="002148F7">
        <w:rPr>
          <w:rFonts w:ascii="Times New Roman" w:hAnsi="Times New Roman"/>
          <w:sz w:val="22"/>
        </w:rPr>
        <w:t xml:space="preserve">% (range, </w:t>
      </w:r>
      <w:r w:rsidR="00A13F82" w:rsidRPr="002148F7">
        <w:rPr>
          <w:rFonts w:ascii="Times New Roman" w:hAnsi="Times New Roman"/>
          <w:sz w:val="22"/>
        </w:rPr>
        <w:t>79</w:t>
      </w:r>
      <w:r w:rsidR="007E1F1C" w:rsidRPr="002148F7">
        <w:rPr>
          <w:rFonts w:ascii="Times New Roman" w:hAnsi="Times New Roman"/>
          <w:sz w:val="22"/>
        </w:rPr>
        <w:t>–</w:t>
      </w:r>
      <w:r w:rsidR="00A13F82" w:rsidRPr="002148F7">
        <w:rPr>
          <w:rFonts w:ascii="Times New Roman" w:hAnsi="Times New Roman"/>
          <w:sz w:val="22"/>
        </w:rPr>
        <w:t>97</w:t>
      </w:r>
      <w:r w:rsidR="008C43E9" w:rsidRPr="002148F7">
        <w:rPr>
          <w:rFonts w:ascii="Times New Roman" w:hAnsi="Times New Roman"/>
          <w:sz w:val="22"/>
        </w:rPr>
        <w:t xml:space="preserve">). In total, 8 patients </w:t>
      </w:r>
      <w:r w:rsidR="00F00F14" w:rsidRPr="002148F7">
        <w:rPr>
          <w:rFonts w:ascii="Times New Roman" w:hAnsi="Times New Roman"/>
          <w:sz w:val="22"/>
        </w:rPr>
        <w:t xml:space="preserve">(57.1%) </w:t>
      </w:r>
      <w:r w:rsidR="008C43E9" w:rsidRPr="002148F7">
        <w:rPr>
          <w:rFonts w:ascii="Times New Roman" w:hAnsi="Times New Roman"/>
          <w:sz w:val="22"/>
        </w:rPr>
        <w:t xml:space="preserve">discontinued </w:t>
      </w:r>
      <w:r w:rsidR="00657007" w:rsidRPr="002148F7">
        <w:rPr>
          <w:rFonts w:ascii="Times New Roman" w:hAnsi="Times New Roman"/>
          <w:sz w:val="22"/>
        </w:rPr>
        <w:t>ISM</w:t>
      </w:r>
      <w:r w:rsidR="008C43E9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at the time of ana</w:t>
      </w:r>
      <w:r w:rsidR="00604D3C" w:rsidRPr="002148F7">
        <w:rPr>
          <w:rFonts w:ascii="Times New Roman" w:hAnsi="Times New Roman"/>
          <w:sz w:val="22"/>
        </w:rPr>
        <w:t>l</w:t>
      </w:r>
      <w:r w:rsidR="00D8641B" w:rsidRPr="002148F7">
        <w:rPr>
          <w:rFonts w:ascii="Times New Roman" w:hAnsi="Times New Roman"/>
          <w:sz w:val="22"/>
        </w:rPr>
        <w:t xml:space="preserve">ysis </w:t>
      </w:r>
      <w:r w:rsidR="008C43E9" w:rsidRPr="002148F7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C43E9" w:rsidRPr="002148F7">
        <w:rPr>
          <w:rFonts w:ascii="Times New Roman" w:hAnsi="Times New Roman"/>
          <w:sz w:val="22"/>
        </w:rPr>
        <w:t xml:space="preserve"> 1).</w:t>
      </w:r>
    </w:p>
    <w:p w14:paraId="5D6E9730" w14:textId="0AD32A26" w:rsidR="00FC31EF" w:rsidRPr="002148F7" w:rsidRDefault="00EF0B77" w:rsidP="007E39AC">
      <w:pPr>
        <w:wordWrap/>
        <w:adjustRightInd w:val="0"/>
        <w:snapToGrid w:val="0"/>
        <w:spacing w:line="480" w:lineRule="auto"/>
        <w:ind w:firstLineChars="150" w:firstLine="33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447F7F" w:rsidRPr="002148F7">
        <w:rPr>
          <w:rFonts w:ascii="Times New Roman" w:hAnsi="Times New Roman"/>
          <w:sz w:val="22"/>
        </w:rPr>
        <w:t>GVHD grade</w:t>
      </w:r>
      <w:r w:rsidR="00904FDB" w:rsidRPr="002148F7">
        <w:rPr>
          <w:rFonts w:ascii="Times New Roman" w:hAnsi="Times New Roman"/>
          <w:sz w:val="22"/>
        </w:rPr>
        <w:t xml:space="preserve"> III</w:t>
      </w:r>
      <w:r w:rsidR="00932383" w:rsidRPr="002148F7">
        <w:rPr>
          <w:rFonts w:ascii="Times New Roman" w:hAnsi="Times New Roman"/>
          <w:sz w:val="22"/>
        </w:rPr>
        <w:t>–IV</w:t>
      </w:r>
      <w:r w:rsidR="00447F7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 xml:space="preserve">at day 100 </w:t>
      </w:r>
      <w:r w:rsidR="00E118F2" w:rsidRPr="002148F7">
        <w:rPr>
          <w:rFonts w:ascii="Times New Roman" w:hAnsi="Times New Roman"/>
          <w:sz w:val="22"/>
        </w:rPr>
        <w:t xml:space="preserve">after </w:t>
      </w:r>
      <w:r w:rsidR="002B5FA8" w:rsidRPr="002148F7">
        <w:rPr>
          <w:rFonts w:ascii="Times New Roman" w:hAnsi="Times New Roman"/>
          <w:sz w:val="22"/>
        </w:rPr>
        <w:t>reinforced</w:t>
      </w:r>
      <w:r w:rsidR="00E118F2" w:rsidRPr="002148F7">
        <w:rPr>
          <w:rFonts w:ascii="Times New Roman" w:hAnsi="Times New Roman"/>
          <w:sz w:val="22"/>
        </w:rPr>
        <w:t xml:space="preserve"> SC infusion </w:t>
      </w:r>
      <w:r w:rsidR="00447F7F" w:rsidRPr="002148F7">
        <w:rPr>
          <w:rFonts w:ascii="Times New Roman" w:hAnsi="Times New Roman"/>
          <w:sz w:val="22"/>
        </w:rPr>
        <w:t>wa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Two</w:t>
      </w:r>
      <w:r w:rsidR="00114994" w:rsidRPr="002148F7">
        <w:rPr>
          <w:rFonts w:ascii="Times New Roman" w:hAnsi="Times New Roman"/>
          <w:sz w:val="22"/>
        </w:rPr>
        <w:t xml:space="preserve"> patients who received CD3</w:t>
      </w:r>
      <w:r w:rsidR="00114994" w:rsidRPr="002148F7">
        <w:rPr>
          <w:rFonts w:ascii="Times New Roman" w:hAnsi="Times New Roman"/>
          <w:sz w:val="22"/>
          <w:vertAlign w:val="superscript"/>
        </w:rPr>
        <w:t>+</w:t>
      </w:r>
      <w:r w:rsidR="00114994" w:rsidRPr="002148F7">
        <w:rPr>
          <w:rFonts w:ascii="Times New Roman" w:hAnsi="Times New Roman"/>
          <w:sz w:val="22"/>
        </w:rPr>
        <w:t xml:space="preserve"> cell</w:t>
      </w:r>
      <w:r w:rsidR="00085733" w:rsidRPr="002148F7">
        <w:rPr>
          <w:rFonts w:ascii="Times New Roman" w:hAnsi="Times New Roman"/>
          <w:sz w:val="22"/>
        </w:rPr>
        <w:t>s</w:t>
      </w:r>
      <w:r w:rsidR="00114994" w:rsidRPr="002148F7">
        <w:rPr>
          <w:rFonts w:ascii="Times New Roman" w:hAnsi="Times New Roman"/>
          <w:sz w:val="22"/>
        </w:rPr>
        <w:t xml:space="preserve"> at a dose above</w:t>
      </w:r>
      <w:r w:rsidR="00604D3C" w:rsidRPr="002148F7">
        <w:rPr>
          <w:rFonts w:ascii="Times New Roman" w:hAnsi="Times New Roman"/>
          <w:sz w:val="22"/>
        </w:rPr>
        <w:t xml:space="preserve"> the</w:t>
      </w:r>
      <w:r w:rsidR="00114994" w:rsidRPr="002148F7">
        <w:rPr>
          <w:rFonts w:ascii="Times New Roman" w:hAnsi="Times New Roman"/>
          <w:sz w:val="22"/>
        </w:rPr>
        <w:t xml:space="preserve"> median (26.3 × 10</w:t>
      </w:r>
      <w:r w:rsidR="00114994" w:rsidRPr="002148F7">
        <w:rPr>
          <w:rFonts w:ascii="Times New Roman" w:hAnsi="Times New Roman"/>
          <w:sz w:val="22"/>
          <w:vertAlign w:val="superscript"/>
        </w:rPr>
        <w:t>7</w:t>
      </w:r>
      <w:r w:rsidR="00114994" w:rsidRPr="002148F7">
        <w:rPr>
          <w:rFonts w:ascii="Times New Roman" w:hAnsi="Times New Roman"/>
          <w:sz w:val="22"/>
        </w:rPr>
        <w:t xml:space="preserve">/kg) </w:t>
      </w:r>
      <w:r w:rsidR="00085733" w:rsidRPr="002148F7">
        <w:rPr>
          <w:rFonts w:ascii="Times New Roman" w:hAnsi="Times New Roman"/>
          <w:sz w:val="22"/>
        </w:rPr>
        <w:t xml:space="preserve">developed </w:t>
      </w:r>
      <w:r w:rsidR="00FC31EF" w:rsidRPr="002148F7">
        <w:rPr>
          <w:rFonts w:ascii="Times New Roman" w:hAnsi="Times New Roman"/>
          <w:sz w:val="22"/>
        </w:rPr>
        <w:t>chronic GVHD</w:t>
      </w:r>
      <w:r w:rsidR="00114994" w:rsidRPr="002148F7">
        <w:rPr>
          <w:rFonts w:ascii="Times New Roman" w:hAnsi="Times New Roman"/>
          <w:sz w:val="22"/>
        </w:rPr>
        <w:t xml:space="preserve">.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>at 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To date, none of these </w:t>
      </w:r>
      <w:r w:rsidR="000E3081" w:rsidRPr="002148F7">
        <w:rPr>
          <w:rFonts w:ascii="Times New Roman" w:hAnsi="Times New Roman"/>
          <w:sz w:val="22"/>
        </w:rPr>
        <w:t xml:space="preserve">patients </w:t>
      </w:r>
      <w:r w:rsidR="0032466C" w:rsidRPr="002148F7">
        <w:rPr>
          <w:rFonts w:ascii="Times New Roman" w:hAnsi="Times New Roman"/>
          <w:sz w:val="22"/>
        </w:rPr>
        <w:t>have</w:t>
      </w:r>
      <w:r w:rsidR="00A65C9A" w:rsidRPr="002148F7">
        <w:rPr>
          <w:rFonts w:ascii="Times New Roman" w:hAnsi="Times New Roman"/>
          <w:sz w:val="22"/>
        </w:rPr>
        <w:t xml:space="preserve"> experienced </w:t>
      </w:r>
      <w:r w:rsidR="00097F0D" w:rsidRPr="002148F7">
        <w:rPr>
          <w:rFonts w:ascii="Times New Roman" w:hAnsi="Times New Roman"/>
          <w:sz w:val="22"/>
        </w:rPr>
        <w:t>graft</w:t>
      </w:r>
      <w:r w:rsidR="000E3081" w:rsidRPr="002148F7">
        <w:rPr>
          <w:rFonts w:ascii="Times New Roman" w:hAnsi="Times New Roman"/>
          <w:sz w:val="22"/>
        </w:rPr>
        <w:t xml:space="preserve"> failure. </w:t>
      </w:r>
      <w:r w:rsidR="00337C9E" w:rsidRPr="002148F7">
        <w:rPr>
          <w:rFonts w:ascii="Times New Roman" w:hAnsi="Times New Roman"/>
          <w:sz w:val="22"/>
        </w:rPr>
        <w:t>No</w:t>
      </w:r>
      <w:r w:rsidR="005851D9" w:rsidRPr="002148F7">
        <w:rPr>
          <w:rFonts w:ascii="Times New Roman" w:hAnsi="Times New Roman"/>
          <w:sz w:val="22"/>
        </w:rPr>
        <w:t xml:space="preserve"> patients without </w:t>
      </w:r>
      <w:r w:rsidR="002B5FA8" w:rsidRPr="002148F7">
        <w:rPr>
          <w:rFonts w:ascii="Times New Roman" w:hAnsi="Times New Roman"/>
          <w:sz w:val="22"/>
        </w:rPr>
        <w:t>reinforced</w:t>
      </w:r>
      <w:r w:rsidR="005851D9" w:rsidRPr="002148F7">
        <w:rPr>
          <w:rFonts w:ascii="Times New Roman" w:hAnsi="Times New Roman"/>
          <w:sz w:val="22"/>
        </w:rPr>
        <w:t xml:space="preserve"> SC infusion </w:t>
      </w:r>
      <w:r w:rsidR="00A65C9A" w:rsidRPr="002148F7">
        <w:rPr>
          <w:rFonts w:ascii="Times New Roman" w:hAnsi="Times New Roman"/>
          <w:sz w:val="22"/>
        </w:rPr>
        <w:t>developed</w:t>
      </w:r>
      <w:r w:rsidR="005851D9" w:rsidRPr="002148F7">
        <w:rPr>
          <w:rFonts w:ascii="Times New Roman" w:hAnsi="Times New Roman"/>
          <w:sz w:val="22"/>
        </w:rPr>
        <w:t xml:space="preserve"> acute or chronic GVHD. </w:t>
      </w:r>
      <w:r w:rsidR="00C70028" w:rsidRPr="002148F7">
        <w:rPr>
          <w:rFonts w:ascii="Times New Roman" w:hAnsi="Times New Roman"/>
          <w:sz w:val="22"/>
        </w:rPr>
        <w:t xml:space="preserve">Both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one patient</w:t>
      </w:r>
      <w:r w:rsidR="00AF442B" w:rsidRPr="002148F7">
        <w:rPr>
          <w:rFonts w:ascii="Times New Roman" w:hAnsi="Times New Roman"/>
          <w:sz w:val="22"/>
        </w:rPr>
        <w:t xml:space="preserve"> (16.7%)</w:t>
      </w:r>
      <w:r w:rsidR="00C70028" w:rsidRPr="002148F7">
        <w:rPr>
          <w:rFonts w:ascii="Times New Roman" w:hAnsi="Times New Roman"/>
          <w:sz w:val="22"/>
        </w:rPr>
        <w:t xml:space="preserve">. </w:t>
      </w:r>
      <w:r w:rsidR="00A65C9A" w:rsidRPr="002148F7">
        <w:rPr>
          <w:rFonts w:ascii="Times New Roman" w:hAnsi="Times New Roman"/>
          <w:sz w:val="22"/>
        </w:rPr>
        <w:t>I</w:t>
      </w:r>
      <w:r w:rsidR="00DC79C8" w:rsidRPr="002148F7">
        <w:rPr>
          <w:rFonts w:ascii="Times New Roman" w:hAnsi="Times New Roman"/>
          <w:sz w:val="22"/>
        </w:rPr>
        <w:t>nfectious complication</w:t>
      </w:r>
      <w:r w:rsidR="00A65C9A" w:rsidRPr="002148F7">
        <w:rPr>
          <w:rFonts w:ascii="Times New Roman" w:hAnsi="Times New Roman"/>
          <w:sz w:val="22"/>
        </w:rPr>
        <w:t>s</w:t>
      </w:r>
      <w:r w:rsidR="00DC79C8" w:rsidRPr="002148F7">
        <w:rPr>
          <w:rFonts w:ascii="Times New Roman" w:hAnsi="Times New Roman"/>
          <w:sz w:val="22"/>
        </w:rPr>
        <w:t xml:space="preserve"> of grade </w:t>
      </w:r>
      <w:r w:rsidR="009169D2" w:rsidRPr="002148F7">
        <w:rPr>
          <w:rFonts w:ascii="Times New Roman" w:hAnsi="Times New Roman"/>
          <w:sz w:val="22"/>
        </w:rPr>
        <w:t xml:space="preserve">3 </w:t>
      </w:r>
      <w:r w:rsidR="00DC79C8" w:rsidRPr="002148F7">
        <w:rPr>
          <w:rFonts w:ascii="Times New Roman" w:hAnsi="Times New Roman"/>
          <w:sz w:val="22"/>
        </w:rPr>
        <w:t>were observed in one in terms of PB WB and donor T-ce</w:t>
      </w:r>
      <w:r w:rsidR="00A13F82" w:rsidRPr="002148F7">
        <w:rPr>
          <w:rFonts w:ascii="Times New Roman" w:hAnsi="Times New Roman"/>
          <w:sz w:val="22"/>
        </w:rPr>
        <w:t>ll with a median of 99.0%</w:t>
      </w:r>
      <w:r w:rsidR="00DC79C8" w:rsidRPr="002148F7">
        <w:rPr>
          <w:rFonts w:ascii="Times New Roman" w:hAnsi="Times New Roman"/>
          <w:sz w:val="22"/>
        </w:rPr>
        <w:t xml:space="preserve">. 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GVHD-related death, 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</w:p>
    <w:p w14:paraId="6A9CC4E1" w14:textId="740956D2" w:rsidR="004F33BA" w:rsidRPr="002148F7" w:rsidRDefault="00510492" w:rsidP="00F370BD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  <w:bookmarkStart w:id="13" w:name="_Hlk18409024"/>
      <w:r w:rsidRPr="002148F7">
        <w:rPr>
          <w:rFonts w:ascii="Times New Roman" w:hAnsi="Times New Roman"/>
          <w:sz w:val="22"/>
        </w:rPr>
        <w:t xml:space="preserve">Of </w:t>
      </w:r>
      <w:r w:rsidR="00A65C9A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 xml:space="preserve">3 patients with major ABO mismatches, 1 </w:t>
      </w:r>
      <w:r w:rsidR="00A65C9A" w:rsidRPr="002148F7">
        <w:rPr>
          <w:rFonts w:ascii="Times New Roman" w:hAnsi="Times New Roman"/>
          <w:sz w:val="22"/>
        </w:rPr>
        <w:t xml:space="preserve">patient </w:t>
      </w:r>
      <w:r w:rsidRPr="002148F7">
        <w:rPr>
          <w:rFonts w:ascii="Times New Roman" w:hAnsi="Times New Roman"/>
          <w:sz w:val="22"/>
        </w:rPr>
        <w:t xml:space="preserve">proceeded to the </w:t>
      </w:r>
      <w:r w:rsidR="00A65C9A" w:rsidRPr="002148F7">
        <w:rPr>
          <w:rFonts w:ascii="Times New Roman" w:hAnsi="Times New Roman"/>
          <w:sz w:val="22"/>
        </w:rPr>
        <w:t xml:space="preserve">administration of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t 20.7 months </w:t>
      </w:r>
      <w:r w:rsidR="003B43A7" w:rsidRPr="002148F7">
        <w:rPr>
          <w:rFonts w:ascii="Times New Roman" w:hAnsi="Times New Roman"/>
          <w:sz w:val="22"/>
        </w:rPr>
        <w:t>post-transplant</w:t>
      </w:r>
      <w:r w:rsidRPr="002148F7">
        <w:rPr>
          <w:rFonts w:ascii="Times New Roman" w:hAnsi="Times New Roman"/>
          <w:sz w:val="22"/>
        </w:rPr>
        <w:t>, achieved complete donor chimerism</w:t>
      </w:r>
      <w:r w:rsidR="00A65C9A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and </w:t>
      </w:r>
      <w:r w:rsidR="00A65C9A" w:rsidRPr="002148F7">
        <w:rPr>
          <w:rFonts w:ascii="Times New Roman" w:hAnsi="Times New Roman"/>
          <w:sz w:val="22"/>
        </w:rPr>
        <w:t xml:space="preserve">was </w:t>
      </w:r>
      <w:r w:rsidRPr="002148F7">
        <w:rPr>
          <w:rFonts w:ascii="Times New Roman" w:hAnsi="Times New Roman"/>
          <w:sz w:val="22"/>
        </w:rPr>
        <w:t xml:space="preserve">weaned from ISM. </w:t>
      </w:r>
      <w:r w:rsidR="00604D3C" w:rsidRPr="002148F7">
        <w:rPr>
          <w:rFonts w:ascii="Times New Roman" w:hAnsi="Times New Roman"/>
          <w:sz w:val="22"/>
        </w:rPr>
        <w:t>Another</w:t>
      </w:r>
      <w:r w:rsidRPr="002148F7">
        <w:rPr>
          <w:rFonts w:ascii="Times New Roman" w:hAnsi="Times New Roman"/>
          <w:sz w:val="22"/>
        </w:rPr>
        <w:t xml:space="preserve"> patient</w:t>
      </w:r>
      <w:r w:rsidR="00604D3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discontinued ISM</w:t>
      </w:r>
      <w:r w:rsidR="00604D3C" w:rsidRPr="002148F7">
        <w:rPr>
          <w:rFonts w:ascii="Times New Roman" w:hAnsi="Times New Roman"/>
          <w:sz w:val="22"/>
        </w:rPr>
        <w:t xml:space="preserve"> with a stable MC, </w:t>
      </w:r>
      <w:r w:rsidRPr="002148F7">
        <w:rPr>
          <w:rFonts w:ascii="Times New Roman" w:hAnsi="Times New Roman"/>
          <w:sz w:val="22"/>
        </w:rPr>
        <w:t>not requiring reinforced SC infusion. The r</w:t>
      </w:r>
      <w:r w:rsidR="00604D3C" w:rsidRPr="002148F7">
        <w:rPr>
          <w:rFonts w:ascii="Times New Roman" w:hAnsi="Times New Roman"/>
          <w:sz w:val="22"/>
        </w:rPr>
        <w:t>emaining</w:t>
      </w:r>
      <w:r w:rsidRPr="002148F7">
        <w:rPr>
          <w:rFonts w:ascii="Times New Roman" w:hAnsi="Times New Roman"/>
          <w:sz w:val="22"/>
        </w:rPr>
        <w:t xml:space="preserve"> patient </w:t>
      </w:r>
      <w:r w:rsidR="0032466C" w:rsidRPr="002148F7">
        <w:rPr>
          <w:rFonts w:ascii="Times New Roman" w:hAnsi="Times New Roman"/>
          <w:sz w:val="22"/>
        </w:rPr>
        <w:t xml:space="preserve">has yet to reach </w:t>
      </w:r>
      <w:r w:rsidRPr="002148F7">
        <w:rPr>
          <w:rFonts w:ascii="Times New Roman" w:hAnsi="Times New Roman"/>
          <w:sz w:val="22"/>
        </w:rPr>
        <w:t>1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year </w:t>
      </w:r>
      <w:r w:rsidR="003B43A7" w:rsidRPr="002148F7">
        <w:rPr>
          <w:rFonts w:ascii="Times New Roman" w:hAnsi="Times New Roman"/>
          <w:sz w:val="22"/>
        </w:rPr>
        <w:t>post-transplant</w:t>
      </w:r>
      <w:r w:rsidRPr="002148F7">
        <w:rPr>
          <w:rFonts w:ascii="Times New Roman" w:hAnsi="Times New Roman"/>
          <w:sz w:val="22"/>
        </w:rPr>
        <w:t xml:space="preserve">. Of </w:t>
      </w:r>
      <w:r w:rsidR="00A65C9A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3 patients with minor ABO mismatch, only 1 patient required reinforced SC infusion</w:t>
      </w:r>
      <w:r w:rsidR="00A65C9A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while </w:t>
      </w:r>
      <w:r w:rsidR="00A65C9A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 xml:space="preserve">remaining 2 patients successfully discontinued ISM without the </w:t>
      </w:r>
      <w:r w:rsidR="00A65C9A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>infusion.</w:t>
      </w:r>
      <w:bookmarkEnd w:id="13"/>
      <w:r w:rsidR="004F33BA" w:rsidRPr="002148F7">
        <w:rPr>
          <w:rFonts w:ascii="Times New Roman" w:hAnsi="Times New Roman"/>
          <w:sz w:val="22"/>
        </w:rPr>
        <w:t xml:space="preserve"> </w:t>
      </w:r>
    </w:p>
    <w:p w14:paraId="65710FD6" w14:textId="4967AB2D" w:rsidR="0011673E" w:rsidRDefault="00011751" w:rsidP="0011673E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604D3C" w:rsidRPr="002148F7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604D3C" w:rsidRPr="002148F7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lastRenderedPageBreak/>
        <w:t>91.7% (95% CI, 53.9–98.8)</w:t>
      </w:r>
      <w:r w:rsidR="000D0321" w:rsidRPr="002148F7">
        <w:rPr>
          <w:rFonts w:ascii="Times New Roman" w:hAnsi="Times New Roman"/>
          <w:sz w:val="22"/>
        </w:rPr>
        <w:t>, respectively</w:t>
      </w:r>
      <w:r w:rsidR="0088630F">
        <w:rPr>
          <w:rFonts w:ascii="Times New Roman" w:hAnsi="Times New Roman"/>
          <w:sz w:val="22"/>
        </w:rPr>
        <w:t xml:space="preserve"> 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 in β-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>(95% CI, 38.7–98.1) at 4 years</w:t>
      </w:r>
      <w:r w:rsidR="0088630F">
        <w:rPr>
          <w:rFonts w:ascii="Times New Roman" w:hAnsi="Times New Roman"/>
          <w:sz w:val="22"/>
        </w:rPr>
        <w:t xml:space="preserve"> 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The 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 xml:space="preserve">&gt;50%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>(95% CI, 4.5–89.8) at 4 years</w:t>
      </w:r>
      <w:r w:rsidR="0088630F">
        <w:rPr>
          <w:rFonts w:ascii="Times New Roman" w:hAnsi="Times New Roman"/>
          <w:sz w:val="22"/>
        </w:rPr>
        <w:t xml:space="preserve"> 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d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  <w:r w:rsidR="00FD7C60" w:rsidRPr="002148F7">
        <w:rPr>
          <w:rFonts w:ascii="Times New Roman" w:hAnsi="Times New Roman"/>
          <w:sz w:val="22"/>
        </w:rPr>
        <w:t xml:space="preserve"> Changes in donor chimeri</w:t>
      </w:r>
      <w:r w:rsidR="004622D0" w:rsidRPr="002148F7">
        <w:rPr>
          <w:rFonts w:ascii="Times New Roman" w:hAnsi="Times New Roman"/>
          <w:sz w:val="22"/>
        </w:rPr>
        <w:t>sm after allo-SCT are shown in Fig</w:t>
      </w:r>
      <w:r w:rsidR="00CC1FEF">
        <w:rPr>
          <w:rFonts w:ascii="Times New Roman" w:hAnsi="Times New Roman"/>
          <w:sz w:val="22"/>
        </w:rPr>
        <w:t>.</w:t>
      </w:r>
      <w:r w:rsidR="001A7E8E" w:rsidRPr="002148F7">
        <w:rPr>
          <w:rFonts w:ascii="Times New Roman" w:hAnsi="Times New Roman"/>
          <w:sz w:val="22"/>
        </w:rPr>
        <w:t xml:space="preserve"> </w:t>
      </w:r>
      <w:r w:rsidR="00C25C37" w:rsidRPr="002148F7">
        <w:rPr>
          <w:rFonts w:ascii="Times New Roman" w:hAnsi="Times New Roman"/>
          <w:sz w:val="22"/>
        </w:rPr>
        <w:t>4</w:t>
      </w:r>
      <w:r w:rsidR="00FD7C60" w:rsidRPr="002148F7">
        <w:rPr>
          <w:rFonts w:ascii="Times New Roman" w:hAnsi="Times New Roman"/>
          <w:sz w:val="22"/>
        </w:rPr>
        <w:t>.</w:t>
      </w:r>
      <w:bookmarkStart w:id="14" w:name="_GoBack"/>
      <w:bookmarkEnd w:id="14"/>
      <w:r w:rsidR="0011673E"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2BEB4238" w14:textId="77777777" w:rsidR="00855FFA" w:rsidRDefault="00855FFA" w:rsidP="00180318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6BCD8AD9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Unlike SCD patients,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5D4CC7" w:rsidRPr="00A26779">
        <w:rPr>
          <w:rFonts w:ascii="Times New Roman" w:hAnsi="Times New Roman"/>
          <w:sz w:val="22"/>
        </w:rPr>
        <w:t xml:space="preserve">patients </w:t>
      </w:r>
      <w:r w:rsidRPr="00A26779">
        <w:rPr>
          <w:rFonts w:ascii="Times New Roman" w:hAnsi="Times New Roman"/>
          <w:sz w:val="22"/>
        </w:rPr>
        <w:t xml:space="preserve">do </w:t>
      </w:r>
      <w:r w:rsidR="005D4CC7" w:rsidRPr="00A26779">
        <w:rPr>
          <w:rFonts w:ascii="Times New Roman" w:hAnsi="Times New Roman"/>
          <w:sz w:val="22"/>
        </w:rPr>
        <w:t>not</w:t>
      </w:r>
      <w:r w:rsidR="005D4CC7" w:rsidRPr="00855FFA">
        <w:rPr>
          <w:rFonts w:ascii="Times New Roman" w:hAnsi="Times New Roman"/>
          <w:sz w:val="22"/>
        </w:rPr>
        <w:t xml:space="preserve"> </w:t>
      </w:r>
      <w:r w:rsidRPr="00855FFA">
        <w:rPr>
          <w:rFonts w:ascii="Times New Roman" w:hAnsi="Times New Roman"/>
          <w:sz w:val="22"/>
        </w:rPr>
        <w:t xml:space="preserve">require </w:t>
      </w:r>
      <w:r w:rsidR="005D4CC7" w:rsidRPr="00855FFA">
        <w:rPr>
          <w:rFonts w:ascii="Times New Roman" w:hAnsi="Times New Roman"/>
          <w:sz w:val="22"/>
        </w:rPr>
        <w:t xml:space="preserve">chemotherapy </w:t>
      </w:r>
      <w:r w:rsidRPr="00855FFA">
        <w:rPr>
          <w:rFonts w:ascii="Times New Roman" w:hAnsi="Times New Roman"/>
          <w:sz w:val="22"/>
        </w:rPr>
        <w:t xml:space="preserve">nor is their </w:t>
      </w:r>
      <w:r w:rsidR="005D4CC7" w:rsidRPr="00855FFA">
        <w:rPr>
          <w:rFonts w:ascii="Times New Roman" w:hAnsi="Times New Roman"/>
          <w:sz w:val="22"/>
        </w:rPr>
        <w:t>immunologic</w:t>
      </w:r>
      <w:r w:rsidRPr="00855FFA">
        <w:rPr>
          <w:rFonts w:ascii="Times New Roman" w:hAnsi="Times New Roman"/>
          <w:sz w:val="22"/>
        </w:rPr>
        <w:t>al</w:t>
      </w:r>
      <w:r w:rsidR="005D4CC7" w:rsidRPr="00855FFA">
        <w:rPr>
          <w:rFonts w:ascii="Times New Roman" w:hAnsi="Times New Roman"/>
          <w:sz w:val="22"/>
        </w:rPr>
        <w:t xml:space="preserve"> </w:t>
      </w:r>
      <w:r w:rsidRPr="00855FFA">
        <w:rPr>
          <w:rFonts w:ascii="Times New Roman" w:hAnsi="Times New Roman"/>
          <w:sz w:val="22"/>
        </w:rPr>
        <w:t xml:space="preserve">system </w:t>
      </w:r>
      <w:r w:rsidR="005D0DDC" w:rsidRPr="00855FFA">
        <w:rPr>
          <w:rFonts w:ascii="Times New Roman" w:hAnsi="Times New Roman"/>
          <w:sz w:val="22"/>
        </w:rPr>
        <w:t>impaired.</w:t>
      </w:r>
      <w:r w:rsidR="005D0DDC" w:rsidRPr="002148F7">
        <w:rPr>
          <w:rFonts w:ascii="Times New Roman" w:hAnsi="Times New Roman"/>
          <w:sz w:val="22"/>
        </w:rPr>
        <w:t xml:space="preserve"> </w:t>
      </w:r>
      <w:r w:rsidR="00ED6C0B" w:rsidRPr="002148F7">
        <w:rPr>
          <w:rFonts w:ascii="Times New Roman" w:hAnsi="Times New Roman"/>
          <w:sz w:val="22"/>
        </w:rPr>
        <w:t xml:space="preserve">Moreover, </w:t>
      </w:r>
      <w:r w:rsidR="005D0DDC" w:rsidRPr="002148F7">
        <w:rPr>
          <w:rFonts w:ascii="Times New Roman" w:hAnsi="Times New Roman"/>
          <w:sz w:val="22"/>
        </w:rPr>
        <w:t>they have a robustly hyperplastic and expanded marrow co</w:t>
      </w:r>
      <w:r w:rsidR="00BB2AEA" w:rsidRPr="002148F7">
        <w:rPr>
          <w:rFonts w:ascii="Times New Roman" w:hAnsi="Times New Roman"/>
          <w:sz w:val="22"/>
        </w:rPr>
        <w:t>m</w:t>
      </w:r>
      <w:r w:rsidR="005D0DDC" w:rsidRPr="002148F7">
        <w:rPr>
          <w:rFonts w:ascii="Times New Roman" w:hAnsi="Times New Roman"/>
          <w:sz w:val="22"/>
        </w:rPr>
        <w:t>partment</w:t>
      </w:r>
      <w:r w:rsidR="00BB2AEA" w:rsidRPr="002148F7">
        <w:rPr>
          <w:rFonts w:ascii="Times New Roman" w:hAnsi="Times New Roman"/>
          <w:sz w:val="22"/>
        </w:rPr>
        <w:t xml:space="preserve"> and allo</w:t>
      </w:r>
      <w:r w:rsidR="00855FFA">
        <w:rPr>
          <w:rFonts w:ascii="Times New Roman" w:hAnsi="Times New Roman"/>
          <w:sz w:val="22"/>
        </w:rPr>
        <w:t>-</w:t>
      </w:r>
      <w:r w:rsidR="00BB2AEA" w:rsidRPr="002148F7">
        <w:rPr>
          <w:rFonts w:ascii="Times New Roman" w:hAnsi="Times New Roman"/>
          <w:sz w:val="22"/>
        </w:rPr>
        <w:t xml:space="preserve">sensitization </w:t>
      </w:r>
      <w:r w:rsidRPr="002148F7">
        <w:rPr>
          <w:rFonts w:ascii="Times New Roman" w:hAnsi="Times New Roman"/>
          <w:sz w:val="22"/>
        </w:rPr>
        <w:t xml:space="preserve">as a result of </w:t>
      </w:r>
      <w:r w:rsidR="00BB2AEA" w:rsidRPr="002148F7">
        <w:rPr>
          <w:rFonts w:ascii="Times New Roman" w:hAnsi="Times New Roman"/>
          <w:sz w:val="22"/>
        </w:rPr>
        <w:t>multiple transfusions</w:t>
      </w:r>
      <w:r w:rsidR="008C5C32">
        <w:rPr>
          <w:rFonts w:ascii="Times New Roman" w:hAnsi="Times New Roman"/>
          <w:sz w:val="22"/>
        </w:rPr>
        <w:t xml:space="preserve"> </w:t>
      </w:r>
      <w:r w:rsidR="008C5C32" w:rsidRPr="007C6CB0">
        <w:rPr>
          <w:rFonts w:ascii="Times New Roman" w:hAnsi="Times New Roman"/>
          <w:sz w:val="22"/>
          <w:highlight w:val="yellow"/>
        </w:rPr>
        <w:t>[ref]</w:t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855FFA">
        <w:rPr>
          <w:rFonts w:ascii="Times New Roman" w:hAnsi="Times New Roman"/>
          <w:sz w:val="22"/>
        </w:rPr>
        <w:t xml:space="preserve">these </w:t>
      </w:r>
      <w:r w:rsidR="008C3094" w:rsidRPr="002148F7">
        <w:rPr>
          <w:rFonts w:ascii="Times New Roman" w:hAnsi="Times New Roman"/>
          <w:sz w:val="22"/>
        </w:rPr>
        <w:t xml:space="preserve">circumstances, </w:t>
      </w:r>
      <w:r w:rsidR="00855FFA">
        <w:rPr>
          <w:rFonts w:ascii="Times New Roman" w:hAnsi="Times New Roman"/>
          <w:sz w:val="22"/>
        </w:rPr>
        <w:t>alloSCT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using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2A60B7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 xml:space="preserve">patients </w:t>
      </w:r>
      <w:r w:rsidR="002A60B7">
        <w:rPr>
          <w:rFonts w:ascii="Times New Roman" w:hAnsi="Times New Roman"/>
          <w:sz w:val="22"/>
        </w:rPr>
        <w:t>receiving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2A60B7">
        <w:rPr>
          <w:rFonts w:ascii="Times New Roman" w:hAnsi="Times New Roman"/>
          <w:sz w:val="22"/>
        </w:rPr>
        <w:t>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213A3E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4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4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higher TRM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 xml:space="preserve">patients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 xml:space="preserve">multiple comorbidities </w:t>
      </w:r>
      <w:r w:rsidR="0041363D" w:rsidRPr="002148F7">
        <w:rPr>
          <w:rFonts w:ascii="Times New Roman" w:hAnsi="Times New Roman"/>
          <w:sz w:val="22"/>
        </w:rPr>
        <w:t>and advanced disease with marked erythroid expansion</w:t>
      </w:r>
      <w:r w:rsidR="008C5C32">
        <w:rPr>
          <w:rFonts w:ascii="Times New Roman" w:hAnsi="Times New Roman"/>
          <w:sz w:val="22"/>
        </w:rPr>
        <w:t xml:space="preserve"> </w:t>
      </w:r>
      <w:r w:rsidR="008C5C32" w:rsidRPr="007C6CB0">
        <w:rPr>
          <w:rFonts w:ascii="Times New Roman" w:hAnsi="Times New Roman"/>
          <w:sz w:val="22"/>
          <w:highlight w:val="yellow"/>
        </w:rPr>
        <w:t>[ref]</w:t>
      </w:r>
      <w:r w:rsidR="00C85904" w:rsidRPr="002148F7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Pr="002148F7">
        <w:rPr>
          <w:rFonts w:ascii="Times New Roman" w:hAnsi="Times New Roman"/>
          <w:sz w:val="22"/>
        </w:rPr>
        <w:t xml:space="preserve">in </w:t>
      </w:r>
      <w:r w:rsidR="00774277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F370BD">
        <w:rPr>
          <w:rFonts w:ascii="Times New Roman" w:hAnsi="Times New Roman"/>
          <w:sz w:val="22"/>
        </w:rPr>
        <w:t xml:space="preserve"> </w:t>
      </w:r>
      <w:r w:rsidR="00026DBC" w:rsidRPr="002148F7">
        <w:rPr>
          <w:rFonts w:ascii="Times New Roman" w:hAnsi="Times New Roman"/>
          <w:sz w:val="22"/>
        </w:rPr>
        <w:fldChar w:fldCharType="begin"/>
      </w:r>
      <w:r w:rsidR="00213A3E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5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5]</w:t>
      </w:r>
      <w:r w:rsidR="00026DBC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 xml:space="preserve">. </w:t>
      </w:r>
      <w:r w:rsidRPr="007C6CB0">
        <w:rPr>
          <w:rFonts w:ascii="Times New Roman" w:hAnsi="Times New Roman"/>
          <w:sz w:val="22"/>
          <w:highlight w:val="yellow"/>
        </w:rPr>
        <w:t xml:space="preserve">The </w:t>
      </w:r>
      <w:r w:rsidR="0041363D" w:rsidRPr="007C6CB0">
        <w:rPr>
          <w:rFonts w:ascii="Times New Roman" w:hAnsi="Times New Roman"/>
          <w:sz w:val="22"/>
          <w:highlight w:val="yellow"/>
        </w:rPr>
        <w:t>TRM was significant, ranging from 28% to 37%</w:t>
      </w:r>
      <w:r w:rsidRPr="007C6CB0">
        <w:rPr>
          <w:rFonts w:ascii="Times New Roman" w:hAnsi="Times New Roman"/>
          <w:sz w:val="22"/>
          <w:highlight w:val="yellow"/>
        </w:rPr>
        <w:t>,</w:t>
      </w:r>
      <w:r w:rsidR="0041363D" w:rsidRPr="007C6CB0">
        <w:rPr>
          <w:rFonts w:ascii="Times New Roman" w:hAnsi="Times New Roman"/>
          <w:sz w:val="22"/>
          <w:highlight w:val="yellow"/>
        </w:rPr>
        <w:t xml:space="preserve"> depending on the dosage of cyclophosphamide</w:t>
      </w:r>
      <w:r w:rsidR="008C5C32" w:rsidRPr="007C6CB0">
        <w:rPr>
          <w:rFonts w:ascii="Times New Roman" w:hAnsi="Times New Roman"/>
          <w:sz w:val="22"/>
          <w:highlight w:val="yellow"/>
        </w:rPr>
        <w:t xml:space="preserve"> [ref]</w:t>
      </w:r>
      <w:r w:rsidR="00026DBC" w:rsidRPr="007C6CB0">
        <w:rPr>
          <w:rFonts w:ascii="Times New Roman" w:hAnsi="Times New Roman"/>
          <w:sz w:val="22"/>
          <w:highlight w:val="yellow"/>
        </w:rPr>
        <w:t>.</w:t>
      </w:r>
      <w:r w:rsidR="004E4250" w:rsidRPr="002148F7">
        <w:rPr>
          <w:rFonts w:ascii="Times New Roman" w:hAnsi="Times New Roman"/>
          <w:sz w:val="22"/>
        </w:rPr>
        <w:t xml:space="preserve"> </w:t>
      </w:r>
      <w:r w:rsidR="008C5C3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a s</w:t>
      </w:r>
      <w:r w:rsidR="00796B0C" w:rsidRPr="002148F7">
        <w:rPr>
          <w:rFonts w:ascii="Times New Roman" w:hAnsi="Times New Roman"/>
          <w:sz w:val="22"/>
        </w:rPr>
        <w:t xml:space="preserve">afer conditioning regimen </w:t>
      </w:r>
      <w:r w:rsidRPr="002148F7">
        <w:rPr>
          <w:rFonts w:ascii="Times New Roman" w:hAnsi="Times New Roman"/>
          <w:sz w:val="22"/>
        </w:rPr>
        <w:t xml:space="preserve">that </w:t>
      </w:r>
      <w:r w:rsidR="008C5C32">
        <w:rPr>
          <w:rFonts w:ascii="Times New Roman" w:hAnsi="Times New Roman"/>
          <w:sz w:val="22"/>
        </w:rPr>
        <w:t>can</w:t>
      </w:r>
      <w:r w:rsidRPr="002148F7">
        <w:rPr>
          <w:rFonts w:ascii="Times New Roman" w:hAnsi="Times New Roman"/>
          <w:sz w:val="22"/>
        </w:rPr>
        <w:t xml:space="preserve"> induce </w:t>
      </w:r>
      <w:r w:rsidR="00B351E5" w:rsidRPr="002148F7">
        <w:rPr>
          <w:rFonts w:ascii="Times New Roman" w:hAnsi="Times New Roman"/>
          <w:sz w:val="22"/>
        </w:rPr>
        <w:t>stable donor chimerism is required for this population.</w:t>
      </w:r>
      <w:r w:rsidR="00540C34">
        <w:rPr>
          <w:rFonts w:ascii="Times New Roman" w:hAnsi="Times New Roman"/>
          <w:sz w:val="22"/>
        </w:rPr>
        <w:t xml:space="preserve"> </w:t>
      </w:r>
    </w:p>
    <w:p w14:paraId="73DD0F7C" w14:textId="3B33745E" w:rsidR="00B229E3" w:rsidRDefault="00C85904" w:rsidP="00540C34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YsN1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YsN1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,6,7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FC381F">
        <w:rPr>
          <w:rFonts w:ascii="Times New Roman" w:hAnsi="Times New Roman"/>
          <w:sz w:val="22"/>
        </w:rPr>
        <w:t>it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is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it</w:t>
      </w:r>
      <w:r w:rsidR="00135B61" w:rsidRPr="002148F7">
        <w:rPr>
          <w:rFonts w:ascii="Times New Roman" w:hAnsi="Times New Roman"/>
          <w:kern w:val="0"/>
          <w:sz w:val="22"/>
        </w:rPr>
        <w:t xml:space="preserve"> 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,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F3520F" w:rsidRPr="002148F7">
        <w:rPr>
          <w:rFonts w:ascii="Times New Roman" w:hAnsi="Times New Roman"/>
          <w:sz w:val="22"/>
        </w:rPr>
        <w:t xml:space="preserve"> was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the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 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 xml:space="preserve"> 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he occurrence of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evolve</w:t>
      </w:r>
      <w:r w:rsidR="0065479C" w:rsidRPr="002148F7">
        <w:rPr>
          <w:rFonts w:ascii="Times New Roman" w:hAnsi="Times New Roman"/>
          <w:sz w:val="22"/>
        </w:rPr>
        <w:t>s</w:t>
      </w:r>
      <w:r w:rsidR="00617B4B" w:rsidRPr="002148F7">
        <w:rPr>
          <w:rFonts w:ascii="Times New Roman" w:hAnsi="Times New Roman"/>
          <w:sz w:val="22"/>
        </w:rPr>
        <w:t>, in most cases, toward complete donor chimerism or a status of stable</w:t>
      </w:r>
      <w:r w:rsidR="00FE77CC" w:rsidRPr="002148F7">
        <w:rPr>
          <w:rFonts w:ascii="Times New Roman" w:hAnsi="Times New Roman"/>
          <w:sz w:val="22"/>
        </w:rPr>
        <w:t xml:space="preserve"> persistent </w:t>
      </w:r>
      <w:r w:rsidR="0016234B">
        <w:rPr>
          <w:rFonts w:ascii="Times New Roman" w:hAnsi="Times New Roman"/>
          <w:sz w:val="22"/>
        </w:rPr>
        <w:t xml:space="preserve">mixed </w:t>
      </w:r>
      <w:r w:rsidR="00DB2722">
        <w:rPr>
          <w:rFonts w:ascii="Times New Roman" w:hAnsi="Times New Roman"/>
          <w:sz w:val="22"/>
        </w:rPr>
        <w:t xml:space="preserve">chimerism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213A3E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8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8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In most reports, although the risk of rejection appears </w:t>
      </w:r>
      <w:r w:rsidR="00617B4B" w:rsidRPr="002148F7">
        <w:rPr>
          <w:rFonts w:ascii="Times New Roman" w:hAnsi="Times New Roman"/>
          <w:sz w:val="22"/>
        </w:rPr>
        <w:lastRenderedPageBreak/>
        <w:t xml:space="preserve">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the risk of </w:t>
      </w:r>
      <w:r w:rsidR="00DB2722">
        <w:rPr>
          <w:rFonts w:ascii="Times New Roman" w:hAnsi="Times New Roman"/>
          <w:sz w:val="22"/>
        </w:rPr>
        <w:t>GF</w:t>
      </w:r>
      <w:r w:rsidR="00617B4B" w:rsidRPr="002148F7">
        <w:rPr>
          <w:rFonts w:ascii="Times New Roman" w:hAnsi="Times New Roman"/>
          <w:sz w:val="22"/>
        </w:rPr>
        <w:t xml:space="preserve">, showing a stable functional graft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213A3E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9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9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7C77FB" w:rsidRPr="002148F7">
        <w:rPr>
          <w:rFonts w:ascii="Times New Roman" w:hAnsi="Times New Roman"/>
          <w:sz w:val="22"/>
        </w:rPr>
        <w:t xml:space="preserve">achievement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267FF0" w:rsidRPr="00DB2722">
        <w:rPr>
          <w:rFonts w:ascii="Times New Roman" w:hAnsi="Times New Roman"/>
          <w:sz w:val="22"/>
        </w:rPr>
        <w:t>additional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5518EE" w:rsidRPr="002148F7">
        <w:rPr>
          <w:rFonts w:ascii="Times New Roman" w:hAnsi="Times New Roman"/>
          <w:sz w:val="22"/>
        </w:rPr>
        <w:t xml:space="preserve">T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 xml:space="preserve">three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B229E3" w:rsidRPr="00DB2722">
        <w:rPr>
          <w:rFonts w:ascii="Times New Roman" w:hAnsi="Times New Roman"/>
          <w:sz w:val="22"/>
        </w:rPr>
        <w:t>sustainably</w:t>
      </w:r>
      <w:r w:rsidR="00DB2722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5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with </w:t>
      </w:r>
      <w:r w:rsidR="0065479C" w:rsidRPr="002148F7">
        <w:rPr>
          <w:rFonts w:ascii="Times New Roman" w:hAnsi="Times New Roman"/>
          <w:sz w:val="22"/>
        </w:rPr>
        <w:t>achiev</w:t>
      </w:r>
      <w:r w:rsidR="00B229E3">
        <w:rPr>
          <w:rFonts w:ascii="Times New Roman" w:hAnsi="Times New Roman"/>
          <w:sz w:val="22"/>
        </w:rPr>
        <w:t xml:space="preserve">ing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and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5"/>
    </w:p>
    <w:p w14:paraId="5EC2386A" w14:textId="46A5DA9C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85781B" w:rsidRPr="002148F7">
        <w:rPr>
          <w:rFonts w:ascii="Times New Roman" w:hAnsi="Times New Roman"/>
          <w:sz w:val="22"/>
        </w:rPr>
        <w:t xml:space="preserve">recipients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85781B" w:rsidRPr="002148F7">
        <w:rPr>
          <w:rFonts w:ascii="Times New Roman" w:hAnsi="Times New Roman"/>
          <w:sz w:val="22"/>
        </w:rPr>
        <w:t xml:space="preserve">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657007" w:rsidRPr="002148F7">
        <w:rPr>
          <w:rFonts w:ascii="Times New Roman" w:hAnsi="Times New Roman"/>
          <w:sz w:val="22"/>
        </w:rPr>
        <w:t>ISM</w:t>
      </w:r>
      <w:r w:rsidR="000E1A5B" w:rsidRPr="002148F7">
        <w:rPr>
          <w:rFonts w:ascii="Times New Roman" w:hAnsi="Times New Roman"/>
          <w:sz w:val="22"/>
        </w:rPr>
        <w:t xml:space="preserve"> 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Under </w:t>
      </w:r>
      <w:r w:rsidR="00286664">
        <w:rPr>
          <w:rFonts w:ascii="Times New Roman" w:hAnsi="Times New Roman"/>
          <w:sz w:val="22"/>
        </w:rPr>
        <w:t>this circumstance</w:t>
      </w:r>
      <w:r w:rsidR="000E1A5B" w:rsidRPr="002148F7">
        <w:rPr>
          <w:rFonts w:ascii="Times New Roman" w:hAnsi="Times New Roman"/>
          <w:sz w:val="22"/>
        </w:rPr>
        <w:t xml:space="preserve">, </w:t>
      </w:r>
      <w:r w:rsidR="00286664" w:rsidRPr="002148F7">
        <w:rPr>
          <w:rFonts w:ascii="Times New Roman" w:hAnsi="Times New Roman"/>
          <w:sz w:val="22"/>
        </w:rPr>
        <w:t>sirolimus-related complications</w:t>
      </w:r>
      <w:r w:rsidR="00286664">
        <w:rPr>
          <w:rFonts w:ascii="Times New Roman" w:hAnsi="Times New Roman"/>
          <w:sz w:val="22"/>
        </w:rPr>
        <w:t xml:space="preserve">, </w:t>
      </w:r>
      <w:r w:rsidR="00DF3780">
        <w:rPr>
          <w:rFonts w:ascii="Times New Roman" w:hAnsi="Times New Roman"/>
          <w:sz w:val="22"/>
        </w:rPr>
        <w:t>especially</w:t>
      </w:r>
      <w:r w:rsidR="00286664">
        <w:rPr>
          <w:rFonts w:ascii="Times New Roman" w:hAnsi="Times New Roman"/>
          <w:sz w:val="22"/>
        </w:rPr>
        <w:t xml:space="preserve"> </w:t>
      </w:r>
      <w:r w:rsidR="00947CC1" w:rsidRPr="002148F7">
        <w:rPr>
          <w:rFonts w:ascii="Times New Roman" w:hAnsi="Times New Roman"/>
          <w:sz w:val="22"/>
        </w:rPr>
        <w:t>secondary</w:t>
      </w:r>
      <w:r w:rsidR="00182B3F" w:rsidRPr="002148F7">
        <w:rPr>
          <w:rFonts w:ascii="Times New Roman" w:hAnsi="Times New Roman"/>
          <w:sz w:val="22"/>
        </w:rPr>
        <w:t xml:space="preserve"> malignancies</w:t>
      </w:r>
      <w:r w:rsidR="00286664">
        <w:rPr>
          <w:rFonts w:ascii="Times New Roman" w:hAnsi="Times New Roman"/>
          <w:sz w:val="22"/>
        </w:rPr>
        <w:t xml:space="preserve">, </w:t>
      </w:r>
      <w:r w:rsidR="004647FE" w:rsidRPr="002148F7">
        <w:rPr>
          <w:rFonts w:ascii="Times New Roman" w:hAnsi="Times New Roman"/>
          <w:sz w:val="22"/>
        </w:rPr>
        <w:t>become</w:t>
      </w:r>
      <w:r w:rsidR="00286664">
        <w:rPr>
          <w:rFonts w:ascii="Times New Roman" w:hAnsi="Times New Roman"/>
          <w:sz w:val="22"/>
        </w:rPr>
        <w:t xml:space="preserve"> to be</w:t>
      </w:r>
      <w:r w:rsidR="004647FE" w:rsidRPr="002148F7">
        <w:rPr>
          <w:rFonts w:ascii="Times New Roman" w:hAnsi="Times New Roman"/>
          <w:sz w:val="22"/>
        </w:rPr>
        <w:t xml:space="preserve"> </w:t>
      </w:r>
      <w:r w:rsidR="00286664">
        <w:rPr>
          <w:rFonts w:ascii="Times New Roman" w:hAnsi="Times New Roman"/>
          <w:sz w:val="22"/>
        </w:rPr>
        <w:t xml:space="preserve">a </w:t>
      </w:r>
      <w:r w:rsidR="00182B3F" w:rsidRPr="002148F7">
        <w:rPr>
          <w:rFonts w:ascii="Times New Roman" w:hAnsi="Times New Roman"/>
          <w:sz w:val="22"/>
        </w:rPr>
        <w:t>major concern</w:t>
      </w:r>
      <w:r w:rsidR="00182B3F" w:rsidRPr="00DF3780">
        <w:rPr>
          <w:rFonts w:ascii="Times New Roman" w:hAnsi="Times New Roman"/>
          <w:sz w:val="22"/>
        </w:rPr>
        <w:t xml:space="preserve">. </w:t>
      </w:r>
      <w:r w:rsidR="004647FE" w:rsidRPr="00DF3780">
        <w:rPr>
          <w:rFonts w:ascii="Times New Roman" w:hAnsi="Times New Roman"/>
          <w:sz w:val="22"/>
        </w:rPr>
        <w:t xml:space="preserve">Several </w:t>
      </w:r>
      <w:r w:rsidR="00893833" w:rsidRPr="00DF3780">
        <w:rPr>
          <w:rFonts w:ascii="Times New Roman" w:hAnsi="Times New Roman"/>
          <w:sz w:val="22"/>
        </w:rPr>
        <w:t>report</w:t>
      </w:r>
      <w:r w:rsidR="00F8599A" w:rsidRPr="00DF3780">
        <w:rPr>
          <w:rFonts w:ascii="Times New Roman" w:hAnsi="Times New Roman"/>
          <w:sz w:val="22"/>
        </w:rPr>
        <w:t>s</w:t>
      </w:r>
      <w:r w:rsidR="00893833" w:rsidRPr="00DF3780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found that a </w:t>
      </w:r>
      <w:r w:rsidR="00893833" w:rsidRPr="002148F7">
        <w:rPr>
          <w:rFonts w:ascii="Times New Roman" w:hAnsi="Times New Roman"/>
          <w:sz w:val="22"/>
        </w:rPr>
        <w:t xml:space="preserve">cumulative duration of </w:t>
      </w:r>
      <w:r w:rsidR="00F70726">
        <w:rPr>
          <w:rFonts w:ascii="Times New Roman" w:hAnsi="Times New Roman"/>
          <w:sz w:val="22"/>
        </w:rPr>
        <w:t>immunosuppression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over </w:t>
      </w:r>
      <w:r w:rsidR="00893833" w:rsidRPr="002148F7">
        <w:rPr>
          <w:rFonts w:ascii="Times New Roman" w:hAnsi="Times New Roman"/>
          <w:sz w:val="22"/>
        </w:rPr>
        <w:t xml:space="preserve">24 months is associated with </w:t>
      </w:r>
      <w:r w:rsidR="004647FE" w:rsidRPr="002148F7">
        <w:rPr>
          <w:rFonts w:ascii="Times New Roman" w:hAnsi="Times New Roman"/>
          <w:sz w:val="22"/>
        </w:rPr>
        <w:t xml:space="preserve">an </w:t>
      </w:r>
      <w:r w:rsidR="00893833" w:rsidRPr="002148F7">
        <w:rPr>
          <w:rFonts w:ascii="Times New Roman" w:hAnsi="Times New Roman"/>
          <w:sz w:val="22"/>
        </w:rPr>
        <w:t xml:space="preserve">increased incidence of </w:t>
      </w:r>
      <w:r w:rsidR="00947CC1" w:rsidRPr="002148F7">
        <w:rPr>
          <w:rFonts w:ascii="Times New Roman" w:hAnsi="Times New Roman"/>
          <w:sz w:val="22"/>
        </w:rPr>
        <w:t>secondary</w:t>
      </w:r>
      <w:r w:rsidR="00893833" w:rsidRPr="002148F7">
        <w:rPr>
          <w:rFonts w:ascii="Times New Roman" w:hAnsi="Times New Roman"/>
          <w:sz w:val="22"/>
        </w:rPr>
        <w:t xml:space="preserve"> malignancies</w:t>
      </w:r>
      <w:r w:rsidR="00F370BD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wLDEx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wLDEx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0,11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The </w:t>
      </w:r>
      <w:r w:rsidR="00947CC1" w:rsidRPr="002148F7">
        <w:rPr>
          <w:rFonts w:ascii="Times New Roman" w:hAnsi="Times New Roman"/>
          <w:sz w:val="22"/>
        </w:rPr>
        <w:t xml:space="preserve">secondary </w:t>
      </w:r>
      <w:r w:rsidR="00F8599A" w:rsidRPr="002148F7">
        <w:rPr>
          <w:rFonts w:ascii="Times New Roman" w:hAnsi="Times New Roman"/>
          <w:sz w:val="22"/>
        </w:rPr>
        <w:t xml:space="preserve">malignancy </w:t>
      </w:r>
      <w:r w:rsidR="00DF3780">
        <w:rPr>
          <w:rFonts w:ascii="Times New Roman" w:hAnsi="Times New Roman"/>
          <w:sz w:val="22"/>
        </w:rPr>
        <w:t xml:space="preserve">risk </w:t>
      </w:r>
      <w:r w:rsidR="00F8599A" w:rsidRPr="002148F7">
        <w:rPr>
          <w:rFonts w:ascii="Times New Roman" w:hAnsi="Times New Roman"/>
          <w:sz w:val="22"/>
        </w:rPr>
        <w:t xml:space="preserve">is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 xml:space="preserve">recipient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iwxM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iwxM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2,13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7D15F5">
        <w:rPr>
          <w:rFonts w:ascii="Times New Roman" w:hAnsi="Times New Roman"/>
          <w:sz w:val="22"/>
        </w:rPr>
        <w:t>its</w:t>
      </w:r>
      <w:r w:rsidR="00D111B7" w:rsidRPr="002148F7">
        <w:rPr>
          <w:rFonts w:ascii="Times New Roman" w:hAnsi="Times New Roman"/>
          <w:sz w:val="22"/>
        </w:rPr>
        <w:t xml:space="preserve"> t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 xml:space="preserve">nemia, thrombocytopenia, lipid metabolism disorder, new-onset diabetes mellitus, and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7A2084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4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7A2084">
        <w:rPr>
          <w:rFonts w:ascii="Times New Roman" w:hAnsi="Times New Roman"/>
          <w:noProof/>
          <w:sz w:val="22"/>
        </w:rPr>
        <w:t>[14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rotracted</w:t>
      </w:r>
      <w:r w:rsidR="00F2261D">
        <w:rPr>
          <w:rFonts w:ascii="Times New Roman" w:hAnsi="Times New Roman"/>
          <w:sz w:val="22"/>
        </w:rPr>
        <w:t xml:space="preserve"> </w:t>
      </w:r>
      <w:r w:rsidR="00D81F1F" w:rsidRPr="002148F7">
        <w:rPr>
          <w:rFonts w:ascii="Times New Roman" w:hAnsi="Times New Roman"/>
          <w:sz w:val="22"/>
        </w:rPr>
        <w:t xml:space="preserve">immuno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>ies from these reac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BE4AF2" w:rsidRPr="00F2261D">
        <w:rPr>
          <w:rFonts w:ascii="Times New Roman" w:hAnsi="Times New Roman"/>
          <w:sz w:val="22"/>
        </w:rPr>
        <w:t>rejection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</w:t>
      </w:r>
      <w:r w:rsidR="00F2261D">
        <w:rPr>
          <w:rFonts w:ascii="Times New Roman" w:hAnsi="Times New Roman"/>
          <w:sz w:val="22"/>
        </w:rPr>
        <w:lastRenderedPageBreak/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GF</w:t>
      </w:r>
      <w:r w:rsidR="00F70726">
        <w:rPr>
          <w:rFonts w:ascii="Times New Roman" w:hAnsi="Times New Roman"/>
          <w:sz w:val="22"/>
        </w:rPr>
        <w:t>, t</w:t>
      </w:r>
      <w:r w:rsidR="004647FE" w:rsidRPr="002148F7">
        <w:rPr>
          <w:rFonts w:ascii="Times New Roman" w:hAnsi="Times New Roman"/>
          <w:sz w:val="22"/>
        </w:rPr>
        <w:t>he</w:t>
      </w:r>
      <w:r w:rsidR="00F2261D">
        <w:rPr>
          <w:rFonts w:ascii="Times New Roman" w:hAnsi="Times New Roman"/>
          <w:sz w:val="22"/>
        </w:rPr>
        <w:t>ir</w:t>
      </w:r>
      <w:r w:rsidR="004647FE" w:rsidRPr="002148F7">
        <w:rPr>
          <w:rFonts w:ascii="Times New Roman" w:hAnsi="Times New Roman"/>
          <w:sz w:val="22"/>
        </w:rPr>
        <w:t xml:space="preserve"> 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 xml:space="preserve">patients </w:t>
      </w:r>
      <w:r w:rsidR="00BE4AF2" w:rsidRPr="002148F7">
        <w:rPr>
          <w:rFonts w:ascii="Times New Roman" w:hAnsi="Times New Roman"/>
          <w:sz w:val="22"/>
        </w:rPr>
        <w:t>(14</w:t>
      </w:r>
      <w:r w:rsidR="00BE656B" w:rsidRPr="002148F7">
        <w:rPr>
          <w:rFonts w:ascii="Times New Roman" w:hAnsi="Times New Roman"/>
          <w:sz w:val="22"/>
        </w:rPr>
        <w:t>/</w:t>
      </w:r>
      <w:r w:rsidR="00BE4AF2" w:rsidRPr="002148F7">
        <w:rPr>
          <w:rFonts w:ascii="Times New Roman" w:hAnsi="Times New Roman"/>
          <w:sz w:val="22"/>
        </w:rPr>
        <w:t xml:space="preserve">29) </w:t>
      </w:r>
      <w:r w:rsidR="004C6369" w:rsidRPr="002148F7">
        <w:rPr>
          <w:rFonts w:ascii="Times New Roman" w:hAnsi="Times New Roman"/>
          <w:sz w:val="22"/>
        </w:rPr>
        <w:t>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 w:rsidRPr="002148F7">
        <w:rPr>
          <w:rFonts w:ascii="Times New Roman" w:hAnsi="Times New Roman"/>
          <w:sz w:val="22"/>
        </w:rPr>
        <w:t xml:space="preserve">chronic GVHD,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F70726">
        <w:rPr>
          <w:rFonts w:ascii="Times New Roman" w:hAnsi="Times New Roman"/>
          <w:sz w:val="22"/>
        </w:rPr>
        <w:t>GF</w:t>
      </w:r>
      <w:r w:rsidR="004C6369" w:rsidRPr="002148F7">
        <w:rPr>
          <w:rFonts w:ascii="Times New Roman" w:hAnsi="Times New Roman"/>
          <w:sz w:val="22"/>
        </w:rPr>
        <w:t xml:space="preserve"> after </w:t>
      </w:r>
      <w:r w:rsidR="00DF524F" w:rsidRPr="002148F7">
        <w:rPr>
          <w:rFonts w:ascii="Times New Roman" w:hAnsi="Times New Roman"/>
          <w:sz w:val="22"/>
        </w:rPr>
        <w:t xml:space="preserve">the </w:t>
      </w:r>
      <w:r w:rsidR="005C1A8A" w:rsidRPr="002148F7">
        <w:rPr>
          <w:rFonts w:ascii="Times New Roman" w:hAnsi="Times New Roman"/>
          <w:sz w:val="22"/>
        </w:rPr>
        <w:t>second</w:t>
      </w:r>
      <w:r w:rsidR="00F70726">
        <w:rPr>
          <w:rFonts w:ascii="Times New Roman" w:hAnsi="Times New Roman"/>
          <w:sz w:val="22"/>
        </w:rPr>
        <w:t>ary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70726">
        <w:rPr>
          <w:rFonts w:ascii="Times New Roman" w:hAnsi="Times New Roman"/>
          <w:sz w:val="22"/>
        </w:rPr>
        <w:t>allo</w:t>
      </w:r>
      <w:r w:rsidR="004C6369" w:rsidRPr="002148F7">
        <w:rPr>
          <w:rFonts w:ascii="Times New Roman" w:hAnsi="Times New Roman"/>
          <w:sz w:val="22"/>
        </w:rPr>
        <w:t>SCT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F2261D" w:rsidRPr="002148F7">
        <w:rPr>
          <w:rFonts w:ascii="Times New Roman" w:hAnsi="Times New Roman"/>
          <w:sz w:val="22"/>
        </w:rPr>
        <w:t xml:space="preserve">T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1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7A2084">
        <w:rPr>
          <w:rFonts w:ascii="Times New Roman" w:hAnsi="Times New Roman"/>
          <w:sz w:val="22"/>
        </w:rPr>
        <w:instrText xml:space="preserve"> ADDIN EN.CITE </w:instrText>
      </w:r>
      <w:r w:rsidR="007A2084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1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7A2084">
        <w:rPr>
          <w:rFonts w:ascii="Times New Roman" w:hAnsi="Times New Roman"/>
          <w:sz w:val="22"/>
        </w:rPr>
        <w:instrText xml:space="preserve"> ADDIN EN.CITE.DATA </w:instrText>
      </w:r>
      <w:r w:rsidR="007A2084">
        <w:rPr>
          <w:rFonts w:ascii="Times New Roman" w:hAnsi="Times New Roman"/>
          <w:sz w:val="22"/>
        </w:rPr>
      </w:r>
      <w:r w:rsidR="007A2084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7A2084">
        <w:rPr>
          <w:rFonts w:ascii="Times New Roman" w:hAnsi="Times New Roman"/>
          <w:noProof/>
          <w:sz w:val="22"/>
        </w:rPr>
        <w:t>[15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5AAEC876" w:rsidR="00BE275E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>in 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the </w:t>
      </w:r>
      <w:r w:rsidR="000A2E64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EE5A18" w:rsidRPr="002148F7">
        <w:rPr>
          <w:rFonts w:ascii="Times New Roman" w:hAnsi="Times New Roman"/>
          <w:sz w:val="22"/>
        </w:rPr>
        <w:t xml:space="preserve"> SC infusion, </w:t>
      </w:r>
      <w:r w:rsidR="00BE656B" w:rsidRPr="002148F7">
        <w:rPr>
          <w:rFonts w:ascii="Times New Roman" w:hAnsi="Times New Roman"/>
          <w:sz w:val="22"/>
        </w:rPr>
        <w:t xml:space="preserve">the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GF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BE275E">
        <w:rPr>
          <w:rFonts w:ascii="Times New Roman" w:hAnsi="Times New Roman"/>
          <w:sz w:val="22"/>
        </w:rPr>
        <w:t>GF</w:t>
      </w:r>
      <w:r w:rsidR="000E3081" w:rsidRPr="002148F7">
        <w:rPr>
          <w:rFonts w:ascii="Times New Roman" w:hAnsi="Times New Roman"/>
          <w:sz w:val="22"/>
        </w:rPr>
        <w:t xml:space="preserve"> in </w:t>
      </w:r>
      <w:r w:rsidR="00BE275E">
        <w:rPr>
          <w:rFonts w:ascii="Times New Roman" w:hAnsi="Times New Roman"/>
          <w:sz w:val="22"/>
        </w:rPr>
        <w:t>our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0E3081" w:rsidRPr="002148F7">
        <w:rPr>
          <w:rFonts w:ascii="Times New Roman" w:hAnsi="Times New Roman"/>
          <w:sz w:val="22"/>
        </w:rPr>
        <w:t xml:space="preserve">study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5B1493" w:rsidRPr="002148F7">
        <w:rPr>
          <w:rFonts w:ascii="Times New Roman" w:hAnsi="Times New Roman"/>
          <w:sz w:val="22"/>
        </w:rPr>
        <w:t>t</w:t>
      </w:r>
      <w:r w:rsidR="00EE5A18" w:rsidRPr="002148F7">
        <w:rPr>
          <w:rFonts w:ascii="Times New Roman" w:hAnsi="Times New Roman"/>
          <w:sz w:val="22"/>
        </w:rPr>
        <w:t xml:space="preserve">here are several reports </w:t>
      </w:r>
      <w:r w:rsidR="00BE275E">
        <w:rPr>
          <w:rFonts w:ascii="Times New Roman" w:hAnsi="Times New Roman"/>
          <w:sz w:val="22"/>
        </w:rPr>
        <w:t xml:space="preserve">suggesting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 xml:space="preserve">, no 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a</w:t>
      </w:r>
      <w:r w:rsidR="00F370BD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5LDE2LDE3XTwvRGlzcGxheVRleHQ+PHJl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</w:fldData>
        </w:fldChar>
      </w:r>
      <w:r w:rsidR="007A2084">
        <w:rPr>
          <w:rFonts w:ascii="Times New Roman" w:hAnsi="Times New Roman"/>
          <w:sz w:val="22"/>
        </w:rPr>
        <w:instrText xml:space="preserve"> ADDIN EN.CITE </w:instrText>
      </w:r>
      <w:r w:rsidR="007A2084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5LDE2LDE3XTwvRGlzcGxheVRleHQ+PHJl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</w:fldData>
        </w:fldChar>
      </w:r>
      <w:r w:rsidR="007A2084">
        <w:rPr>
          <w:rFonts w:ascii="Times New Roman" w:hAnsi="Times New Roman"/>
          <w:sz w:val="22"/>
        </w:rPr>
        <w:instrText xml:space="preserve"> ADDIN EN.CITE.DATA </w:instrText>
      </w:r>
      <w:r w:rsidR="007A2084">
        <w:rPr>
          <w:rFonts w:ascii="Times New Roman" w:hAnsi="Times New Roman"/>
          <w:sz w:val="22"/>
        </w:rPr>
      </w:r>
      <w:r w:rsidR="007A2084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7A2084">
        <w:rPr>
          <w:rFonts w:ascii="Times New Roman" w:hAnsi="Times New Roman"/>
          <w:noProof/>
          <w:sz w:val="22"/>
        </w:rPr>
        <w:t>[9,16,17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c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 xml:space="preserve">and cell dose infused </w:t>
      </w:r>
      <w:r w:rsidR="00FD7C60" w:rsidRPr="002148F7">
        <w:rPr>
          <w:rFonts w:ascii="Times New Roman" w:hAnsi="Times New Roman"/>
          <w:sz w:val="22"/>
        </w:rPr>
        <w:t>when making decision on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5B1493" w:rsidRPr="002148F7">
        <w:rPr>
          <w:rFonts w:ascii="Times New Roman" w:hAnsi="Times New Roman"/>
          <w:sz w:val="22"/>
        </w:rPr>
        <w:t xml:space="preserve"> SC infusion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F2717E" w:rsidRPr="002148F7">
        <w:rPr>
          <w:rFonts w:ascii="Times New Roman" w:hAnsi="Times New Roman"/>
          <w:sz w:val="22"/>
          <w:vertAlign w:val="superscript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 recipients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53321E0A" w14:textId="738FB601" w:rsidR="00FC0C56" w:rsidRPr="008A61AE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2148F7">
        <w:rPr>
          <w:rFonts w:ascii="Times New Roman" w:hAnsi="Times New Roman"/>
          <w:bCs/>
          <w:sz w:val="22"/>
        </w:rPr>
        <w:t>Our study include</w:t>
      </w:r>
      <w:r w:rsidR="00E830BE">
        <w:rPr>
          <w:rFonts w:ascii="Times New Roman" w:hAnsi="Times New Roman"/>
          <w:bCs/>
          <w:sz w:val="22"/>
        </w:rPr>
        <w:t>d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451466" w:rsidRPr="002148F7">
        <w:rPr>
          <w:rFonts w:ascii="Times New Roman" w:hAnsi="Times New Roman"/>
          <w:bCs/>
          <w:sz w:val="22"/>
        </w:rPr>
        <w:t xml:space="preserve">a </w:t>
      </w:r>
      <w:r w:rsidR="00FB4AFB" w:rsidRPr="00A26779">
        <w:rPr>
          <w:rFonts w:ascii="Times New Roman" w:hAnsi="Times New Roman"/>
          <w:sz w:val="22"/>
        </w:rPr>
        <w:t>β-TM</w:t>
      </w:r>
      <w:r w:rsidR="00451466" w:rsidRPr="002148F7">
        <w:rPr>
          <w:rFonts w:ascii="Times New Roman" w:hAnsi="Times New Roman"/>
          <w:bCs/>
          <w:sz w:val="22"/>
        </w:rPr>
        <w:t xml:space="preserve"> </w:t>
      </w:r>
      <w:r w:rsidR="007E6AF9" w:rsidRPr="002148F7">
        <w:rPr>
          <w:rFonts w:ascii="Times New Roman" w:hAnsi="Times New Roman"/>
          <w:bCs/>
          <w:sz w:val="22"/>
        </w:rPr>
        <w:t xml:space="preserve">patient </w:t>
      </w:r>
      <w:r w:rsidRPr="002148F7">
        <w:rPr>
          <w:rFonts w:ascii="Times New Roman" w:hAnsi="Times New Roman"/>
          <w:bCs/>
          <w:sz w:val="22"/>
        </w:rPr>
        <w:t>with</w:t>
      </w:r>
      <w:r w:rsidR="007E6AF9" w:rsidRPr="002148F7">
        <w:rPr>
          <w:rFonts w:ascii="Times New Roman" w:hAnsi="Times New Roman"/>
          <w:bCs/>
          <w:sz w:val="22"/>
        </w:rPr>
        <w:t xml:space="preserve"> </w:t>
      </w:r>
      <w:r w:rsidR="0038597A">
        <w:rPr>
          <w:rFonts w:ascii="Times New Roman" w:hAnsi="Times New Roman"/>
          <w:bCs/>
          <w:sz w:val="22"/>
        </w:rPr>
        <w:t xml:space="preserve">experiencing </w:t>
      </w:r>
      <w:r w:rsidR="00CE7E7F">
        <w:rPr>
          <w:rFonts w:ascii="Times New Roman" w:hAnsi="Times New Roman"/>
          <w:bCs/>
          <w:sz w:val="22"/>
        </w:rPr>
        <w:t xml:space="preserve">delayed </w:t>
      </w:r>
      <w:r w:rsidR="0038597A">
        <w:rPr>
          <w:rFonts w:ascii="Times New Roman" w:hAnsi="Times New Roman"/>
          <w:bCs/>
          <w:sz w:val="22"/>
        </w:rPr>
        <w:t>GF</w:t>
      </w:r>
      <w:r w:rsidR="007E6AF9" w:rsidRPr="002148F7">
        <w:rPr>
          <w:rFonts w:ascii="Times New Roman" w:hAnsi="Times New Roman"/>
          <w:bCs/>
          <w:sz w:val="22"/>
        </w:rPr>
        <w:t xml:space="preserve"> after </w:t>
      </w:r>
      <w:r w:rsidR="0038597A">
        <w:rPr>
          <w:rFonts w:ascii="Times New Roman" w:hAnsi="Times New Roman"/>
          <w:bCs/>
          <w:sz w:val="22"/>
        </w:rPr>
        <w:t xml:space="preserve">previous </w:t>
      </w:r>
      <w:r w:rsidR="00E830BE">
        <w:rPr>
          <w:rFonts w:ascii="Times New Roman" w:hAnsi="Times New Roman"/>
          <w:bCs/>
          <w:sz w:val="22"/>
        </w:rPr>
        <w:t xml:space="preserve">alloSCT using MAC </w:t>
      </w:r>
      <w:r w:rsidR="00322BE7" w:rsidRPr="002148F7">
        <w:rPr>
          <w:rFonts w:ascii="Times New Roman" w:hAnsi="Times New Roman"/>
          <w:bCs/>
          <w:sz w:val="22"/>
        </w:rPr>
        <w:t>without radiation</w:t>
      </w:r>
      <w:r w:rsidR="00451466" w:rsidRPr="002148F7">
        <w:rPr>
          <w:rFonts w:ascii="Times New Roman" w:hAnsi="Times New Roman"/>
          <w:bCs/>
          <w:sz w:val="22"/>
        </w:rPr>
        <w:t xml:space="preserve">. </w:t>
      </w:r>
      <w:r w:rsidR="0038597A">
        <w:rPr>
          <w:rFonts w:ascii="Times New Roman" w:hAnsi="Times New Roman"/>
          <w:bCs/>
          <w:sz w:val="22"/>
        </w:rPr>
        <w:t xml:space="preserve">After receiving alloSCT </w:t>
      </w:r>
      <w:r w:rsidR="00CE7E7F">
        <w:rPr>
          <w:rFonts w:ascii="Times New Roman" w:hAnsi="Times New Roman"/>
          <w:bCs/>
          <w:sz w:val="22"/>
        </w:rPr>
        <w:t>using</w:t>
      </w:r>
      <w:r w:rsidR="0038597A">
        <w:rPr>
          <w:rFonts w:ascii="Times New Roman" w:hAnsi="Times New Roman"/>
          <w:bCs/>
          <w:sz w:val="22"/>
        </w:rPr>
        <w:t xml:space="preserve"> our initial NMA conditioning, this patient</w:t>
      </w:r>
      <w:r w:rsidR="00451466" w:rsidRPr="002148F7">
        <w:rPr>
          <w:rFonts w:ascii="Times New Roman" w:hAnsi="Times New Roman"/>
          <w:bCs/>
          <w:sz w:val="22"/>
        </w:rPr>
        <w:t xml:space="preserve"> </w:t>
      </w:r>
      <w:r w:rsidR="003740A1" w:rsidRPr="002148F7">
        <w:rPr>
          <w:rFonts w:ascii="Times New Roman" w:hAnsi="Times New Roman"/>
          <w:bCs/>
          <w:sz w:val="22"/>
        </w:rPr>
        <w:t>discontinue</w:t>
      </w:r>
      <w:r w:rsidR="00D35DBC" w:rsidRPr="002148F7">
        <w:rPr>
          <w:rFonts w:ascii="Times New Roman" w:hAnsi="Times New Roman"/>
          <w:bCs/>
          <w:sz w:val="22"/>
        </w:rPr>
        <w:t>d</w:t>
      </w:r>
      <w:r w:rsidR="003740A1" w:rsidRPr="002148F7">
        <w:rPr>
          <w:rFonts w:ascii="Times New Roman" w:hAnsi="Times New Roman"/>
          <w:bCs/>
          <w:sz w:val="22"/>
        </w:rPr>
        <w:t xml:space="preserve"> </w:t>
      </w:r>
      <w:r w:rsidR="0038597A">
        <w:rPr>
          <w:rFonts w:ascii="Times New Roman" w:hAnsi="Times New Roman"/>
          <w:bCs/>
          <w:sz w:val="22"/>
        </w:rPr>
        <w:t>sirolimus</w:t>
      </w:r>
      <w:r w:rsidR="003740A1" w:rsidRPr="002148F7">
        <w:rPr>
          <w:rFonts w:ascii="Times New Roman" w:hAnsi="Times New Roman"/>
          <w:bCs/>
          <w:sz w:val="22"/>
        </w:rPr>
        <w:t xml:space="preserve"> </w:t>
      </w:r>
      <w:r w:rsidR="009147A9" w:rsidRPr="002148F7">
        <w:rPr>
          <w:rFonts w:ascii="Times New Roman" w:hAnsi="Times New Roman"/>
          <w:bCs/>
          <w:sz w:val="22"/>
        </w:rPr>
        <w:t xml:space="preserve">with </w:t>
      </w:r>
      <w:r w:rsidR="009A0445" w:rsidRPr="002148F7">
        <w:rPr>
          <w:rFonts w:ascii="Times New Roman" w:hAnsi="Times New Roman"/>
          <w:bCs/>
          <w:sz w:val="22"/>
        </w:rPr>
        <w:t xml:space="preserve">stable </w:t>
      </w:r>
      <w:r w:rsidR="0038597A">
        <w:rPr>
          <w:rFonts w:ascii="Times New Roman" w:hAnsi="Times New Roman"/>
          <w:bCs/>
          <w:sz w:val="22"/>
        </w:rPr>
        <w:t>mixed</w:t>
      </w:r>
      <w:r w:rsidR="009147A9" w:rsidRPr="002148F7">
        <w:rPr>
          <w:rFonts w:ascii="Times New Roman" w:hAnsi="Times New Roman"/>
          <w:bCs/>
          <w:sz w:val="22"/>
        </w:rPr>
        <w:t xml:space="preserve"> </w:t>
      </w:r>
      <w:r w:rsidR="0038597A">
        <w:rPr>
          <w:rFonts w:ascii="Times New Roman" w:hAnsi="Times New Roman"/>
          <w:bCs/>
          <w:sz w:val="22"/>
        </w:rPr>
        <w:t xml:space="preserve">chimerism without an optional reinforced </w:t>
      </w:r>
      <w:r w:rsidR="009A0445" w:rsidRPr="002148F7">
        <w:rPr>
          <w:rFonts w:ascii="Times New Roman" w:hAnsi="Times New Roman"/>
          <w:bCs/>
          <w:sz w:val="22"/>
        </w:rPr>
        <w:t>SC infusion</w:t>
      </w:r>
      <w:r w:rsidR="0038597A">
        <w:rPr>
          <w:rFonts w:ascii="Times New Roman" w:hAnsi="Times New Roman"/>
          <w:bCs/>
          <w:sz w:val="22"/>
        </w:rPr>
        <w:t xml:space="preserve">, </w:t>
      </w:r>
      <w:r w:rsidR="009147A9" w:rsidRPr="002148F7">
        <w:rPr>
          <w:rFonts w:ascii="Times New Roman" w:hAnsi="Times New Roman"/>
          <w:bCs/>
          <w:sz w:val="22"/>
        </w:rPr>
        <w:t>suggest</w:t>
      </w:r>
      <w:r w:rsidR="00D35DBC" w:rsidRPr="002148F7">
        <w:rPr>
          <w:rFonts w:ascii="Times New Roman" w:hAnsi="Times New Roman"/>
          <w:bCs/>
          <w:sz w:val="22"/>
        </w:rPr>
        <w:t xml:space="preserve">ing </w:t>
      </w:r>
      <w:r w:rsidR="009147A9" w:rsidRPr="002148F7">
        <w:rPr>
          <w:rFonts w:ascii="Times New Roman" w:hAnsi="Times New Roman"/>
          <w:bCs/>
          <w:sz w:val="22"/>
        </w:rPr>
        <w:t>that</w:t>
      </w:r>
      <w:r w:rsidR="0038597A">
        <w:rPr>
          <w:rFonts w:ascii="Times New Roman" w:hAnsi="Times New Roman"/>
          <w:bCs/>
          <w:sz w:val="22"/>
        </w:rPr>
        <w:t xml:space="preserve"> a </w:t>
      </w:r>
      <w:r w:rsidR="009147A9" w:rsidRPr="002148F7">
        <w:rPr>
          <w:rFonts w:ascii="Times New Roman" w:hAnsi="Times New Roman"/>
          <w:bCs/>
          <w:sz w:val="22"/>
        </w:rPr>
        <w:t>conditioning with</w:t>
      </w:r>
      <w:r w:rsidR="00674829" w:rsidRPr="002148F7">
        <w:rPr>
          <w:rFonts w:ascii="Times New Roman" w:hAnsi="Times New Roman"/>
          <w:bCs/>
          <w:sz w:val="22"/>
        </w:rPr>
        <w:t xml:space="preserve"> alemtuzumab </w:t>
      </w:r>
      <w:r w:rsidR="0038597A">
        <w:rPr>
          <w:rFonts w:ascii="Times New Roman" w:hAnsi="Times New Roman"/>
          <w:bCs/>
          <w:sz w:val="22"/>
        </w:rPr>
        <w:t>plus</w:t>
      </w:r>
      <w:r w:rsidR="0065479C" w:rsidRPr="002148F7">
        <w:rPr>
          <w:rFonts w:ascii="Times New Roman" w:hAnsi="Times New Roman"/>
          <w:bCs/>
          <w:sz w:val="22"/>
        </w:rPr>
        <w:t xml:space="preserve"> </w:t>
      </w:r>
      <w:r w:rsidR="00674829" w:rsidRPr="002148F7">
        <w:rPr>
          <w:rFonts w:ascii="Times New Roman" w:hAnsi="Times New Roman"/>
          <w:bCs/>
          <w:sz w:val="22"/>
        </w:rPr>
        <w:t xml:space="preserve">low-dose TBI </w:t>
      </w:r>
      <w:r w:rsidR="0038597A">
        <w:rPr>
          <w:rFonts w:ascii="Times New Roman" w:hAnsi="Times New Roman"/>
          <w:bCs/>
          <w:sz w:val="22"/>
        </w:rPr>
        <w:t xml:space="preserve">may </w:t>
      </w:r>
      <w:r w:rsidR="004413AF" w:rsidRPr="002148F7">
        <w:rPr>
          <w:rFonts w:ascii="Times New Roman" w:hAnsi="Times New Roman"/>
          <w:bCs/>
          <w:sz w:val="22"/>
        </w:rPr>
        <w:t>overcome</w:t>
      </w:r>
      <w:r w:rsidR="00674829" w:rsidRPr="002148F7">
        <w:rPr>
          <w:rFonts w:ascii="Times New Roman" w:hAnsi="Times New Roman"/>
          <w:bCs/>
          <w:sz w:val="22"/>
        </w:rPr>
        <w:t xml:space="preserve"> </w:t>
      </w:r>
      <w:r w:rsidR="00CE7E7F">
        <w:rPr>
          <w:rFonts w:ascii="Times New Roman" w:hAnsi="Times New Roman"/>
          <w:bCs/>
          <w:sz w:val="22"/>
        </w:rPr>
        <w:t>graft loss</w:t>
      </w:r>
      <w:r w:rsidR="00674829" w:rsidRPr="002148F7">
        <w:rPr>
          <w:rFonts w:ascii="Times New Roman" w:hAnsi="Times New Roman"/>
          <w:bCs/>
          <w:sz w:val="22"/>
        </w:rPr>
        <w:t xml:space="preserve"> </w:t>
      </w:r>
      <w:r w:rsidR="0038597A">
        <w:rPr>
          <w:rFonts w:ascii="Times New Roman" w:hAnsi="Times New Roman"/>
          <w:bCs/>
          <w:sz w:val="22"/>
        </w:rPr>
        <w:t>after the intensive conditioning.</w:t>
      </w:r>
      <w:r w:rsidR="00674829" w:rsidRPr="002148F7">
        <w:rPr>
          <w:rFonts w:ascii="Times New Roman" w:hAnsi="Times New Roman"/>
          <w:bCs/>
          <w:sz w:val="22"/>
        </w:rPr>
        <w:t xml:space="preserve"> </w:t>
      </w:r>
      <w:r w:rsidR="00D35DBC" w:rsidRPr="002148F7">
        <w:rPr>
          <w:rFonts w:ascii="Times New Roman" w:hAnsi="Times New Roman"/>
          <w:bCs/>
          <w:sz w:val="22"/>
        </w:rPr>
        <w:t xml:space="preserve">A previous study </w:t>
      </w:r>
      <w:r w:rsidR="00663824" w:rsidRPr="002148F7">
        <w:rPr>
          <w:rFonts w:ascii="Times New Roman" w:hAnsi="Times New Roman"/>
          <w:bCs/>
          <w:sz w:val="22"/>
        </w:rPr>
        <w:t>report</w:t>
      </w:r>
      <w:r w:rsidR="00D35DBC" w:rsidRPr="002148F7">
        <w:rPr>
          <w:rFonts w:ascii="Times New Roman" w:hAnsi="Times New Roman"/>
          <w:bCs/>
          <w:sz w:val="22"/>
        </w:rPr>
        <w:t>ed that an</w:t>
      </w:r>
      <w:r w:rsidR="00663824" w:rsidRPr="002148F7">
        <w:rPr>
          <w:rFonts w:ascii="Times New Roman" w:hAnsi="Times New Roman"/>
          <w:bCs/>
          <w:sz w:val="22"/>
        </w:rPr>
        <w:t xml:space="preserve"> increased dose of TBI </w:t>
      </w:r>
      <w:r w:rsidR="00663824" w:rsidRPr="002148F7">
        <w:rPr>
          <w:rFonts w:ascii="Times New Roman" w:hAnsi="Times New Roman"/>
          <w:kern w:val="0"/>
          <w:sz w:val="22"/>
        </w:rPr>
        <w:t xml:space="preserve">substantially reduced </w:t>
      </w:r>
      <w:r w:rsidR="0038597A">
        <w:rPr>
          <w:rFonts w:ascii="Times New Roman" w:hAnsi="Times New Roman"/>
          <w:kern w:val="0"/>
          <w:sz w:val="22"/>
        </w:rPr>
        <w:t>GF</w:t>
      </w:r>
      <w:r w:rsidR="00DF0288">
        <w:rPr>
          <w:rFonts w:ascii="Times New Roman" w:hAnsi="Times New Roman"/>
          <w:kern w:val="0"/>
          <w:sz w:val="22"/>
        </w:rPr>
        <w:t xml:space="preserve"> with</w:t>
      </w:r>
      <w:r w:rsidR="00663824" w:rsidRPr="002148F7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>
        <w:rPr>
          <w:rFonts w:ascii="Times New Roman" w:hAnsi="Times New Roman"/>
          <w:kern w:val="0"/>
          <w:sz w:val="22"/>
        </w:rPr>
        <w:t>allo</w:t>
      </w:r>
      <w:r w:rsidR="00704F34" w:rsidRPr="002148F7">
        <w:rPr>
          <w:rFonts w:ascii="Times New Roman" w:hAnsi="Times New Roman"/>
          <w:kern w:val="0"/>
          <w:sz w:val="22"/>
        </w:rPr>
        <w:t>SCT</w:t>
      </w:r>
      <w:r w:rsidR="00663824" w:rsidRPr="002148F7">
        <w:rPr>
          <w:rFonts w:ascii="Times New Roman" w:hAnsi="Times New Roman"/>
          <w:kern w:val="0"/>
          <w:sz w:val="22"/>
        </w:rPr>
        <w:t xml:space="preserve"> </w:t>
      </w:r>
      <w:r w:rsidR="00DF0288">
        <w:rPr>
          <w:rFonts w:ascii="Times New Roman" w:hAnsi="Times New Roman"/>
          <w:kern w:val="0"/>
          <w:sz w:val="22"/>
        </w:rPr>
        <w:t>using</w:t>
      </w:r>
      <w:r w:rsidR="00704F34" w:rsidRPr="002148F7">
        <w:rPr>
          <w:rFonts w:ascii="Times New Roman" w:hAnsi="Times New Roman"/>
          <w:kern w:val="0"/>
          <w:sz w:val="22"/>
        </w:rPr>
        <w:t xml:space="preserve"> NMA conditioning</w:t>
      </w:r>
      <w:r w:rsidR="001F6C88" w:rsidRPr="002148F7">
        <w:rPr>
          <w:rFonts w:ascii="Times New Roman" w:hAnsi="Times New Roman"/>
          <w:kern w:val="0"/>
          <w:sz w:val="22"/>
        </w:rPr>
        <w:t xml:space="preserve">, </w:t>
      </w:r>
      <w:r w:rsidR="00D35DBC" w:rsidRPr="002148F7">
        <w:rPr>
          <w:rFonts w:ascii="Times New Roman" w:hAnsi="Times New Roman"/>
          <w:kern w:val="0"/>
          <w:sz w:val="22"/>
        </w:rPr>
        <w:t>indic</w:t>
      </w:r>
      <w:r w:rsidR="00DF0288">
        <w:rPr>
          <w:rFonts w:ascii="Times New Roman" w:hAnsi="Times New Roman"/>
          <w:kern w:val="0"/>
          <w:sz w:val="22"/>
        </w:rPr>
        <w:t>ating</w:t>
      </w:r>
      <w:r w:rsidR="00D35DBC" w:rsidRPr="002148F7">
        <w:rPr>
          <w:rFonts w:ascii="Times New Roman" w:hAnsi="Times New Roman"/>
          <w:kern w:val="0"/>
          <w:sz w:val="22"/>
        </w:rPr>
        <w:t xml:space="preserve"> that </w:t>
      </w:r>
      <w:r w:rsidR="00D26B80" w:rsidRPr="002148F7">
        <w:rPr>
          <w:rFonts w:ascii="Times New Roman" w:hAnsi="Times New Roman"/>
          <w:kern w:val="0"/>
          <w:sz w:val="22"/>
        </w:rPr>
        <w:t xml:space="preserve">irradiation </w:t>
      </w:r>
      <w:r w:rsidR="00D35DBC" w:rsidRPr="002148F7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2148F7">
        <w:rPr>
          <w:rFonts w:ascii="Times New Roman" w:hAnsi="Times New Roman"/>
          <w:kern w:val="0"/>
          <w:sz w:val="22"/>
        </w:rPr>
        <w:t xml:space="preserve">as </w:t>
      </w:r>
      <w:r w:rsidR="00D35DBC" w:rsidRPr="002148F7">
        <w:rPr>
          <w:rFonts w:ascii="Times New Roman" w:hAnsi="Times New Roman"/>
          <w:kern w:val="0"/>
          <w:sz w:val="22"/>
        </w:rPr>
        <w:t xml:space="preserve">a </w:t>
      </w:r>
      <w:r w:rsidR="00D26B80" w:rsidRPr="002148F7">
        <w:rPr>
          <w:rFonts w:ascii="Times New Roman" w:hAnsi="Times New Roman"/>
          <w:kern w:val="0"/>
          <w:sz w:val="22"/>
        </w:rPr>
        <w:t>conditioning in this disease population</w:t>
      </w:r>
      <w:r w:rsidR="00F370BD">
        <w:rPr>
          <w:rFonts w:ascii="Times New Roman" w:hAnsi="Times New Roman"/>
          <w:kern w:val="0"/>
          <w:sz w:val="22"/>
        </w:rPr>
        <w:t xml:space="preserve"> </w:t>
      </w:r>
      <w:r w:rsidR="006C0BD6" w:rsidRPr="002148F7">
        <w:rPr>
          <w:rFonts w:ascii="Times New Roman" w:hAnsi="Times New Roman"/>
          <w:kern w:val="0"/>
          <w:sz w:val="22"/>
        </w:rPr>
        <w:fldChar w:fldCharType="begin"/>
      </w:r>
      <w:r w:rsidR="007A2084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18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2148F7">
        <w:rPr>
          <w:rFonts w:ascii="Times New Roman" w:hAnsi="Times New Roman"/>
          <w:kern w:val="0"/>
          <w:sz w:val="22"/>
        </w:rPr>
        <w:fldChar w:fldCharType="separate"/>
      </w:r>
      <w:r w:rsidR="007A2084">
        <w:rPr>
          <w:rFonts w:ascii="Times New Roman" w:hAnsi="Times New Roman"/>
          <w:noProof/>
          <w:kern w:val="0"/>
          <w:sz w:val="22"/>
        </w:rPr>
        <w:t>[18]</w:t>
      </w:r>
      <w:r w:rsidR="006C0BD6" w:rsidRPr="002148F7">
        <w:rPr>
          <w:rFonts w:ascii="Times New Roman" w:hAnsi="Times New Roman"/>
          <w:kern w:val="0"/>
          <w:sz w:val="22"/>
        </w:rPr>
        <w:fldChar w:fldCharType="end"/>
      </w:r>
      <w:r w:rsidR="00F370BD">
        <w:rPr>
          <w:rFonts w:ascii="Times New Roman" w:hAnsi="Times New Roman"/>
          <w:kern w:val="0"/>
          <w:sz w:val="22"/>
        </w:rPr>
        <w:t>.</w:t>
      </w:r>
    </w:p>
    <w:p w14:paraId="48ABF633" w14:textId="77777777" w:rsidR="00913F86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The NIH protocol excluded major ABO-incompatible </w:t>
      </w:r>
      <w:r w:rsidR="000E7F66">
        <w:rPr>
          <w:rFonts w:ascii="Times New Roman" w:hAnsi="Times New Roman"/>
          <w:sz w:val="22"/>
        </w:rPr>
        <w:t>transplantation pairs</w:t>
      </w:r>
      <w:r w:rsidRPr="002148F7">
        <w:rPr>
          <w:rFonts w:ascii="Times New Roman" w:hAnsi="Times New Roman"/>
          <w:sz w:val="22"/>
        </w:rPr>
        <w:t xml:space="preserve">. </w:t>
      </w:r>
      <w:r w:rsidR="000E7F66">
        <w:rPr>
          <w:rFonts w:ascii="Times New Roman" w:hAnsi="Times New Roman"/>
          <w:sz w:val="22"/>
        </w:rPr>
        <w:t>In alloSCT using MAC, ABO-</w:t>
      </w:r>
      <w:r w:rsidRPr="002148F7">
        <w:rPr>
          <w:rFonts w:ascii="Times New Roman" w:hAnsi="Times New Roman"/>
          <w:sz w:val="22"/>
        </w:rPr>
        <w:t xml:space="preserve">incompatibility is </w:t>
      </w:r>
      <w:r w:rsidR="000E7F66">
        <w:rPr>
          <w:rFonts w:ascii="Times New Roman" w:hAnsi="Times New Roman"/>
          <w:sz w:val="22"/>
        </w:rPr>
        <w:t xml:space="preserve">generally </w:t>
      </w:r>
      <w:r w:rsidR="000E7F66">
        <w:rPr>
          <w:rFonts w:ascii="Times New Roman" w:hAnsi="Times New Roman" w:hint="eastAsia"/>
          <w:sz w:val="22"/>
        </w:rPr>
        <w:t>k</w:t>
      </w:r>
      <w:r w:rsidR="000E7F66">
        <w:rPr>
          <w:rFonts w:ascii="Times New Roman" w:hAnsi="Times New Roman"/>
          <w:sz w:val="22"/>
        </w:rPr>
        <w:t>nown to being not</w:t>
      </w:r>
      <w:r w:rsidRPr="002148F7">
        <w:rPr>
          <w:rFonts w:ascii="Times New Roman" w:hAnsi="Times New Roman"/>
          <w:sz w:val="22"/>
        </w:rPr>
        <w:t xml:space="preserve"> a hurdle </w:t>
      </w:r>
      <w:r w:rsidR="000E7F66">
        <w:rPr>
          <w:rFonts w:ascii="Times New Roman" w:hAnsi="Times New Roman"/>
          <w:sz w:val="22"/>
        </w:rPr>
        <w:t>in achieving</w:t>
      </w:r>
      <w:r w:rsidRPr="002148F7">
        <w:rPr>
          <w:rFonts w:ascii="Times New Roman" w:hAnsi="Times New Roman"/>
          <w:sz w:val="22"/>
        </w:rPr>
        <w:t xml:space="preserve"> complete donor chimerism. </w:t>
      </w:r>
      <w:r w:rsidR="000E7F66">
        <w:rPr>
          <w:rFonts w:ascii="Times New Roman" w:hAnsi="Times New Roman"/>
          <w:sz w:val="22"/>
        </w:rPr>
        <w:t>However</w:t>
      </w:r>
      <w:r w:rsidRPr="002148F7">
        <w:rPr>
          <w:rFonts w:ascii="Times New Roman" w:hAnsi="Times New Roman"/>
          <w:sz w:val="22"/>
        </w:rPr>
        <w:t xml:space="preserve">, </w:t>
      </w:r>
      <w:r w:rsidR="000E7F66">
        <w:rPr>
          <w:rFonts w:ascii="Times New Roman" w:hAnsi="Times New Roman"/>
          <w:sz w:val="22"/>
        </w:rPr>
        <w:t>in</w:t>
      </w:r>
      <w:r w:rsidRPr="002148F7">
        <w:rPr>
          <w:rFonts w:ascii="Times New Roman" w:hAnsi="Times New Roman"/>
          <w:sz w:val="22"/>
        </w:rPr>
        <w:t xml:space="preserve"> </w:t>
      </w:r>
      <w:r w:rsidR="000E7F66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0E7F66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, ABO mismatch can be responsible for </w:t>
      </w:r>
      <w:r w:rsidR="000E7F66">
        <w:rPr>
          <w:rFonts w:ascii="Times New Roman" w:hAnsi="Times New Roman"/>
          <w:sz w:val="22"/>
        </w:rPr>
        <w:t>GF</w:t>
      </w:r>
      <w:r w:rsidRPr="002148F7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lastRenderedPageBreak/>
        <w:t>pure red cell aplasia and immune-mediated hemolysis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xOS0yMV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7A2084">
        <w:rPr>
          <w:rFonts w:ascii="Times New Roman" w:hAnsi="Times New Roman"/>
          <w:sz w:val="22"/>
        </w:rPr>
        <w:instrText xml:space="preserve"> ADDIN EN.CITE </w:instrText>
      </w:r>
      <w:r w:rsidR="007A2084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xOS0yMV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7A2084">
        <w:rPr>
          <w:rFonts w:ascii="Times New Roman" w:hAnsi="Times New Roman"/>
          <w:sz w:val="22"/>
        </w:rPr>
        <w:instrText xml:space="preserve"> ADDIN EN.CITE.DATA </w:instrText>
      </w:r>
      <w:r w:rsidR="007A2084">
        <w:rPr>
          <w:rFonts w:ascii="Times New Roman" w:hAnsi="Times New Roman"/>
          <w:sz w:val="22"/>
        </w:rPr>
      </w:r>
      <w:r w:rsidR="007A2084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7A2084">
        <w:rPr>
          <w:rFonts w:ascii="Times New Roman" w:hAnsi="Times New Roman"/>
          <w:noProof/>
          <w:sz w:val="22"/>
        </w:rPr>
        <w:t>[19-21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Our study included three patients with major and minor ABO mismatches: one of </w:t>
      </w:r>
      <w:r w:rsidR="00913F86">
        <w:rPr>
          <w:rFonts w:ascii="Times New Roman" w:hAnsi="Times New Roman"/>
          <w:sz w:val="22"/>
        </w:rPr>
        <w:t>them</w:t>
      </w:r>
      <w:r w:rsidRPr="002148F7">
        <w:rPr>
          <w:rFonts w:ascii="Times New Roman" w:hAnsi="Times New Roman"/>
          <w:sz w:val="22"/>
        </w:rPr>
        <w:t xml:space="preserve"> with major mismatch successfully withdrew from </w:t>
      </w:r>
      <w:r w:rsidR="00913F86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without the need for </w:t>
      </w:r>
      <w:r w:rsidR="00913F86">
        <w:rPr>
          <w:rFonts w:ascii="Times New Roman" w:hAnsi="Times New Roman"/>
          <w:sz w:val="22"/>
        </w:rPr>
        <w:t>optional reinforced</w:t>
      </w:r>
      <w:r w:rsidRPr="002148F7">
        <w:rPr>
          <w:rFonts w:ascii="Times New Roman" w:hAnsi="Times New Roman"/>
          <w:sz w:val="22"/>
        </w:rPr>
        <w:t xml:space="preserve"> SC infusion and has a stable </w:t>
      </w:r>
      <w:r w:rsidR="00913F86">
        <w:rPr>
          <w:rFonts w:ascii="Times New Roman" w:hAnsi="Times New Roman"/>
          <w:sz w:val="22"/>
        </w:rPr>
        <w:t>mixed chimerism</w:t>
      </w:r>
      <w:r w:rsidRPr="002148F7">
        <w:rPr>
          <w:rFonts w:ascii="Times New Roman" w:hAnsi="Times New Roman"/>
          <w:sz w:val="22"/>
        </w:rPr>
        <w:t xml:space="preserve"> with a donor T-cell chimerism of 60%. Two of the three minor ABO mismatches did not require </w:t>
      </w:r>
      <w:r w:rsidR="00913F86">
        <w:rPr>
          <w:rFonts w:ascii="Times New Roman" w:hAnsi="Times New Roman"/>
          <w:sz w:val="22"/>
        </w:rPr>
        <w:t xml:space="preserve">optional </w:t>
      </w:r>
      <w:r w:rsidRPr="002148F7">
        <w:rPr>
          <w:rFonts w:ascii="Times New Roman" w:hAnsi="Times New Roman"/>
          <w:sz w:val="22"/>
        </w:rPr>
        <w:t xml:space="preserve">reinforced SC infusion and have currently </w:t>
      </w:r>
      <w:r w:rsidR="00913F86">
        <w:rPr>
          <w:rFonts w:ascii="Times New Roman" w:hAnsi="Times New Roman"/>
          <w:sz w:val="22"/>
        </w:rPr>
        <w:t>discontinued sirolimus</w:t>
      </w:r>
      <w:r w:rsidRPr="002148F7">
        <w:rPr>
          <w:rFonts w:ascii="Times New Roman" w:hAnsi="Times New Roman"/>
          <w:sz w:val="22"/>
        </w:rPr>
        <w:t xml:space="preserve">. These results suggest that ABO incompatibility is not associated with an increased incidence of </w:t>
      </w:r>
      <w:r w:rsidR="00913F86">
        <w:rPr>
          <w:rFonts w:ascii="Times New Roman" w:hAnsi="Times New Roman"/>
          <w:sz w:val="22"/>
        </w:rPr>
        <w:t>GF</w:t>
      </w:r>
      <w:r w:rsidRPr="002148F7">
        <w:rPr>
          <w:rFonts w:ascii="Times New Roman" w:hAnsi="Times New Roman"/>
          <w:sz w:val="22"/>
        </w:rPr>
        <w:t xml:space="preserve"> and should not be regarded as a contraindication for </w:t>
      </w:r>
      <w:r w:rsidR="00913F86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913F86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913F86">
        <w:rPr>
          <w:rFonts w:ascii="Times New Roman" w:hAnsi="Times New Roman"/>
          <w:sz w:val="22"/>
        </w:rPr>
        <w:t>w</w:t>
      </w:r>
      <w:r w:rsidRPr="002148F7">
        <w:rPr>
          <w:rFonts w:ascii="Times New Roman" w:hAnsi="Times New Roman"/>
          <w:sz w:val="22"/>
        </w:rPr>
        <w:t>ith alemtuzumab and low-dose TBI.</w:t>
      </w:r>
    </w:p>
    <w:p w14:paraId="648A6E6D" w14:textId="77777777" w:rsidR="00C86BF0" w:rsidRDefault="00D35DBC" w:rsidP="00C86BF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2148F7">
        <w:rPr>
          <w:rFonts w:ascii="Times New Roman" w:hAnsi="Times New Roman"/>
          <w:sz w:val="22"/>
        </w:rPr>
        <w:t>a small number of patients</w:t>
      </w:r>
      <w:r w:rsidRPr="002148F7">
        <w:rPr>
          <w:rFonts w:ascii="Times New Roman" w:hAnsi="Times New Roman"/>
          <w:sz w:val="22"/>
        </w:rPr>
        <w:t xml:space="preserve"> </w:t>
      </w:r>
      <w:r w:rsidR="00665669" w:rsidRPr="002148F7">
        <w:rPr>
          <w:rFonts w:ascii="Times New Roman" w:hAnsi="Times New Roman"/>
          <w:sz w:val="22"/>
        </w:rPr>
        <w:t>makes it difficult to draw concrete</w:t>
      </w:r>
      <w:r w:rsidR="00D208E3" w:rsidRPr="002148F7">
        <w:rPr>
          <w:rFonts w:ascii="Times New Roman" w:hAnsi="Times New Roman"/>
          <w:sz w:val="22"/>
        </w:rPr>
        <w:t xml:space="preserve"> </w:t>
      </w:r>
      <w:r w:rsidR="00665669" w:rsidRPr="002148F7">
        <w:rPr>
          <w:rFonts w:ascii="Times New Roman" w:hAnsi="Times New Roman"/>
          <w:sz w:val="22"/>
        </w:rPr>
        <w:t>statistical conclusion</w:t>
      </w:r>
      <w:r w:rsidRPr="002148F7">
        <w:rPr>
          <w:rFonts w:ascii="Times New Roman" w:hAnsi="Times New Roman"/>
          <w:sz w:val="22"/>
        </w:rPr>
        <w:t>s from the results</w:t>
      </w:r>
      <w:r w:rsidR="00665669" w:rsidRPr="002148F7">
        <w:rPr>
          <w:rFonts w:ascii="Times New Roman" w:hAnsi="Times New Roman"/>
          <w:sz w:val="22"/>
        </w:rPr>
        <w:t xml:space="preserve">. </w:t>
      </w:r>
      <w:r w:rsidR="002F2B23" w:rsidRPr="002148F7">
        <w:rPr>
          <w:rFonts w:ascii="Times New Roman" w:hAnsi="Times New Roman"/>
          <w:sz w:val="22"/>
        </w:rPr>
        <w:t>Despite th</w:t>
      </w:r>
      <w:r w:rsidR="001A4982" w:rsidRPr="002148F7">
        <w:rPr>
          <w:rFonts w:ascii="Times New Roman" w:hAnsi="Times New Roman"/>
          <w:sz w:val="22"/>
        </w:rPr>
        <w:t>is</w:t>
      </w:r>
      <w:r w:rsidR="002F2B23" w:rsidRPr="002148F7">
        <w:rPr>
          <w:rFonts w:ascii="Times New Roman" w:hAnsi="Times New Roman"/>
          <w:sz w:val="22"/>
        </w:rPr>
        <w:t xml:space="preserve"> limitation, our data</w:t>
      </w:r>
      <w:r w:rsidR="008D6D22" w:rsidRPr="002148F7">
        <w:rPr>
          <w:rFonts w:ascii="Times New Roman" w:hAnsi="Times New Roman"/>
          <w:sz w:val="22"/>
        </w:rPr>
        <w:t xml:space="preserve"> </w:t>
      </w:r>
      <w:r w:rsidR="002220D2" w:rsidRPr="002148F7">
        <w:rPr>
          <w:rFonts w:ascii="Times New Roman" w:hAnsi="Times New Roman"/>
          <w:sz w:val="22"/>
        </w:rPr>
        <w:t>shows</w:t>
      </w:r>
      <w:r w:rsidR="008D6D22" w:rsidRPr="002148F7">
        <w:rPr>
          <w:rFonts w:ascii="Times New Roman" w:hAnsi="Times New Roman"/>
          <w:sz w:val="22"/>
        </w:rPr>
        <w:t xml:space="preserve"> some consistencies</w:t>
      </w:r>
      <w:r w:rsidR="002220D2" w:rsidRPr="002148F7">
        <w:rPr>
          <w:rFonts w:ascii="Times New Roman" w:hAnsi="Times New Roman"/>
          <w:sz w:val="22"/>
        </w:rPr>
        <w:t>:</w:t>
      </w:r>
      <w:r w:rsidR="008D6D22" w:rsidRPr="002148F7">
        <w:rPr>
          <w:rFonts w:ascii="Times New Roman" w:hAnsi="Times New Roman"/>
          <w:sz w:val="22"/>
        </w:rPr>
        <w:t xml:space="preserve"> </w:t>
      </w:r>
      <w:r w:rsidR="002220D2" w:rsidRPr="002148F7">
        <w:rPr>
          <w:rFonts w:ascii="Times New Roman" w:hAnsi="Times New Roman"/>
          <w:sz w:val="22"/>
        </w:rPr>
        <w:t>inclusion of</w:t>
      </w:r>
      <w:r w:rsidR="002F2B23" w:rsidRPr="002148F7">
        <w:rPr>
          <w:rFonts w:ascii="Times New Roman" w:hAnsi="Times New Roman"/>
          <w:sz w:val="22"/>
        </w:rPr>
        <w:t xml:space="preserve"> </w:t>
      </w:r>
      <w:r w:rsidR="002220D2" w:rsidRPr="002148F7">
        <w:rPr>
          <w:rFonts w:ascii="Times New Roman" w:hAnsi="Times New Roman"/>
          <w:sz w:val="22"/>
        </w:rPr>
        <w:t>13</w:t>
      </w:r>
      <w:r w:rsidR="00AF5B9F" w:rsidRPr="002148F7">
        <w:rPr>
          <w:rFonts w:ascii="Times New Roman" w:hAnsi="Times New Roman"/>
          <w:sz w:val="22"/>
        </w:rPr>
        <w:t xml:space="preserve"> consecutive patients</w:t>
      </w:r>
      <w:r w:rsidR="002220D2" w:rsidRPr="002148F7">
        <w:rPr>
          <w:rFonts w:ascii="Times New Roman" w:hAnsi="Times New Roman"/>
          <w:sz w:val="22"/>
        </w:rPr>
        <w:t xml:space="preserve">, </w:t>
      </w:r>
      <w:r w:rsidR="00AF5B9F" w:rsidRPr="002148F7">
        <w:rPr>
          <w:rFonts w:ascii="Times New Roman" w:hAnsi="Times New Roman"/>
          <w:sz w:val="22"/>
        </w:rPr>
        <w:t>using uniform criteria for reinforced SC infusion</w:t>
      </w:r>
      <w:r w:rsidR="002220D2" w:rsidRPr="002148F7">
        <w:rPr>
          <w:rFonts w:ascii="Times New Roman" w:hAnsi="Times New Roman"/>
          <w:sz w:val="22"/>
        </w:rPr>
        <w:t>,</w:t>
      </w:r>
      <w:r w:rsidR="00AF5B9F" w:rsidRPr="002148F7">
        <w:rPr>
          <w:rFonts w:ascii="Times New Roman" w:hAnsi="Times New Roman"/>
          <w:sz w:val="22"/>
        </w:rPr>
        <w:t xml:space="preserve"> and uniform NMA conditioning. </w:t>
      </w:r>
      <w:r w:rsidRPr="002148F7">
        <w:rPr>
          <w:rFonts w:ascii="Times New Roman" w:hAnsi="Times New Roman"/>
          <w:sz w:val="22"/>
        </w:rPr>
        <w:t xml:space="preserve">Additional </w:t>
      </w:r>
      <w:r w:rsidR="005802D1" w:rsidRPr="002148F7">
        <w:rPr>
          <w:rFonts w:ascii="Times New Roman" w:hAnsi="Times New Roman"/>
          <w:sz w:val="22"/>
        </w:rPr>
        <w:t>limitation</w:t>
      </w:r>
      <w:r w:rsidRPr="002148F7">
        <w:rPr>
          <w:rFonts w:ascii="Times New Roman" w:hAnsi="Times New Roman"/>
          <w:sz w:val="22"/>
        </w:rPr>
        <w:t>s</w:t>
      </w:r>
      <w:r w:rsidR="005802D1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include </w:t>
      </w:r>
      <w:r w:rsidR="002F1078" w:rsidRPr="002148F7">
        <w:rPr>
          <w:rFonts w:ascii="Times New Roman" w:hAnsi="Times New Roman"/>
          <w:sz w:val="22"/>
        </w:rPr>
        <w:t xml:space="preserve">the limited availability of suitable donors </w:t>
      </w:r>
      <w:r w:rsidRPr="002148F7">
        <w:rPr>
          <w:rFonts w:ascii="Times New Roman" w:hAnsi="Times New Roman"/>
          <w:sz w:val="22"/>
        </w:rPr>
        <w:t xml:space="preserve">since the </w:t>
      </w:r>
      <w:r w:rsidR="005802D1" w:rsidRPr="002148F7">
        <w:rPr>
          <w:rFonts w:ascii="Times New Roman" w:hAnsi="Times New Roman"/>
          <w:sz w:val="22"/>
        </w:rPr>
        <w:t xml:space="preserve">conditioning regimen could </w:t>
      </w:r>
      <w:r w:rsidRPr="002148F7">
        <w:rPr>
          <w:rFonts w:ascii="Times New Roman" w:hAnsi="Times New Roman"/>
          <w:sz w:val="22"/>
        </w:rPr>
        <w:t xml:space="preserve">only </w:t>
      </w:r>
      <w:r w:rsidR="005802D1" w:rsidRPr="002148F7">
        <w:rPr>
          <w:rFonts w:ascii="Times New Roman" w:hAnsi="Times New Roman"/>
          <w:sz w:val="22"/>
        </w:rPr>
        <w:t xml:space="preserve">be applied only to </w:t>
      </w:r>
      <w:r w:rsidRPr="002148F7">
        <w:rPr>
          <w:rFonts w:ascii="Times New Roman" w:hAnsi="Times New Roman"/>
          <w:sz w:val="22"/>
        </w:rPr>
        <w:t xml:space="preserve">patients with </w:t>
      </w:r>
      <w:r w:rsidR="003E2C7B" w:rsidRPr="002148F7">
        <w:rPr>
          <w:rFonts w:ascii="Times New Roman" w:hAnsi="Times New Roman"/>
          <w:sz w:val="22"/>
        </w:rPr>
        <w:t>HLA-matched related donor</w:t>
      </w:r>
      <w:r w:rsidRPr="002148F7">
        <w:rPr>
          <w:rFonts w:ascii="Times New Roman" w:hAnsi="Times New Roman"/>
          <w:sz w:val="22"/>
        </w:rPr>
        <w:t>s,</w:t>
      </w:r>
      <w:r w:rsidR="003E2C7B" w:rsidRPr="002148F7">
        <w:rPr>
          <w:rFonts w:ascii="Times New Roman" w:hAnsi="Times New Roman"/>
          <w:sz w:val="22"/>
        </w:rPr>
        <w:t xml:space="preserve"> </w:t>
      </w:r>
      <w:r w:rsidR="007A2F7D" w:rsidRPr="002148F7">
        <w:rPr>
          <w:rFonts w:ascii="Times New Roman" w:hAnsi="Times New Roman"/>
          <w:sz w:val="22"/>
        </w:rPr>
        <w:t>as described previously</w:t>
      </w:r>
      <w:r w:rsidR="00F370BD">
        <w:rPr>
          <w:rFonts w:ascii="Times New Roman" w:hAnsi="Times New Roman"/>
          <w:sz w:val="22"/>
        </w:rPr>
        <w:t xml:space="preserve"> </w:t>
      </w:r>
      <w:r w:rsidR="002F1078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2F1078" w:rsidRPr="002148F7">
        <w:rPr>
          <w:rFonts w:ascii="Times New Roman" w:hAnsi="Times New Roman"/>
          <w:sz w:val="22"/>
        </w:rPr>
      </w:r>
      <w:r w:rsidR="002F1078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2F1078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2F1078" w:rsidRPr="002148F7">
        <w:rPr>
          <w:rFonts w:ascii="Times New Roman" w:hAnsi="Times New Roman"/>
          <w:sz w:val="22"/>
        </w:rPr>
        <w:t xml:space="preserve"> This </w:t>
      </w:r>
      <w:r w:rsidR="00467E0F" w:rsidRPr="002148F7">
        <w:rPr>
          <w:rFonts w:ascii="Times New Roman" w:hAnsi="Times New Roman"/>
          <w:sz w:val="22"/>
        </w:rPr>
        <w:t xml:space="preserve">poses a </w:t>
      </w:r>
      <w:r w:rsidR="00D876EA" w:rsidRPr="002148F7">
        <w:rPr>
          <w:rFonts w:ascii="Times New Roman" w:hAnsi="Times New Roman"/>
          <w:sz w:val="22"/>
        </w:rPr>
        <w:t>major barrier for performing allo-SCT</w:t>
      </w:r>
      <w:r w:rsidRPr="002148F7">
        <w:rPr>
          <w:rFonts w:ascii="Times New Roman" w:hAnsi="Times New Roman"/>
          <w:sz w:val="22"/>
        </w:rPr>
        <w:t>,</w:t>
      </w:r>
      <w:r w:rsidR="00F21280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s most </w:t>
      </w:r>
      <w:r w:rsidR="00F21280" w:rsidRPr="002148F7">
        <w:rPr>
          <w:rFonts w:ascii="Times New Roman" w:hAnsi="Times New Roman"/>
          <w:sz w:val="22"/>
        </w:rPr>
        <w:t xml:space="preserve">patients with hemoglobin disorders </w:t>
      </w:r>
      <w:r w:rsidR="002F1078" w:rsidRPr="002148F7">
        <w:rPr>
          <w:rFonts w:ascii="Times New Roman" w:hAnsi="Times New Roman"/>
          <w:sz w:val="22"/>
        </w:rPr>
        <w:t xml:space="preserve">do not </w:t>
      </w:r>
      <w:r w:rsidR="00F21280" w:rsidRPr="002148F7">
        <w:rPr>
          <w:rFonts w:ascii="Times New Roman" w:hAnsi="Times New Roman"/>
          <w:sz w:val="22"/>
        </w:rPr>
        <w:t xml:space="preserve">have </w:t>
      </w:r>
      <w:r w:rsidRPr="002148F7">
        <w:rPr>
          <w:rFonts w:ascii="Times New Roman" w:hAnsi="Times New Roman"/>
          <w:sz w:val="22"/>
        </w:rPr>
        <w:t>these donors</w:t>
      </w:r>
      <w:r w:rsidR="00F370BD">
        <w:rPr>
          <w:rFonts w:ascii="Times New Roman" w:hAnsi="Times New Roman"/>
          <w:sz w:val="22"/>
        </w:rPr>
        <w:t xml:space="preserve"> </w:t>
      </w:r>
      <w:r w:rsidR="00467E0F" w:rsidRPr="002148F7">
        <w:rPr>
          <w:rFonts w:ascii="Times New Roman" w:hAnsi="Times New Roman"/>
          <w:sz w:val="22"/>
        </w:rPr>
        <w:fldChar w:fldCharType="begin"/>
      </w:r>
      <w:r w:rsidR="007A2084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2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2148F7">
        <w:rPr>
          <w:rFonts w:ascii="Times New Roman" w:hAnsi="Times New Roman"/>
          <w:sz w:val="22"/>
        </w:rPr>
        <w:fldChar w:fldCharType="separate"/>
      </w:r>
      <w:r w:rsidR="007A2084">
        <w:rPr>
          <w:rFonts w:ascii="Times New Roman" w:hAnsi="Times New Roman"/>
          <w:noProof/>
          <w:sz w:val="22"/>
        </w:rPr>
        <w:t>[22]</w:t>
      </w:r>
      <w:r w:rsidR="00467E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3E2C7B" w:rsidRPr="002148F7">
        <w:rPr>
          <w:rFonts w:ascii="Times New Roman" w:hAnsi="Times New Roman"/>
          <w:sz w:val="22"/>
        </w:rPr>
        <w:t xml:space="preserve"> </w:t>
      </w:r>
      <w:r w:rsidR="00F21280" w:rsidRPr="002148F7">
        <w:rPr>
          <w:rFonts w:ascii="Times New Roman" w:hAnsi="Times New Roman"/>
          <w:sz w:val="22"/>
        </w:rPr>
        <w:t>Lastly, a</w:t>
      </w:r>
      <w:r w:rsidR="003E2C7B" w:rsidRPr="002148F7">
        <w:rPr>
          <w:rFonts w:ascii="Times New Roman" w:hAnsi="Times New Roman"/>
          <w:sz w:val="22"/>
        </w:rPr>
        <w:t>lthough our strateg</w:t>
      </w:r>
      <w:r w:rsidR="00F7406D" w:rsidRPr="002148F7">
        <w:rPr>
          <w:rFonts w:ascii="Times New Roman" w:hAnsi="Times New Roman"/>
          <w:sz w:val="22"/>
        </w:rPr>
        <w:t xml:space="preserve">y was </w:t>
      </w:r>
      <w:r w:rsidR="003E2C7B" w:rsidRPr="002148F7">
        <w:rPr>
          <w:rFonts w:ascii="Times New Roman" w:hAnsi="Times New Roman"/>
          <w:sz w:val="22"/>
        </w:rPr>
        <w:t xml:space="preserve">effective </w:t>
      </w:r>
      <w:bookmarkStart w:id="16" w:name="_Hlk20089649"/>
      <w:r w:rsidR="003E2C7B" w:rsidRPr="002148F7">
        <w:rPr>
          <w:rFonts w:ascii="Times New Roman" w:hAnsi="Times New Roman"/>
          <w:sz w:val="22"/>
        </w:rPr>
        <w:t>in</w:t>
      </w:r>
      <w:r w:rsidR="00B669E6" w:rsidRPr="002148F7">
        <w:rPr>
          <w:rFonts w:ascii="Times New Roman" w:hAnsi="Times New Roman"/>
          <w:sz w:val="22"/>
        </w:rPr>
        <w:t xml:space="preserve"> preventing</w:t>
      </w:r>
      <w:r w:rsidR="003F2F9F" w:rsidRPr="002148F7">
        <w:rPr>
          <w:rFonts w:ascii="Times New Roman" w:hAnsi="Times New Roman"/>
          <w:sz w:val="22"/>
        </w:rPr>
        <w:t xml:space="preserve"> the patients from receiving</w:t>
      </w:r>
      <w:r w:rsidR="00B669E6" w:rsidRPr="002148F7">
        <w:rPr>
          <w:rFonts w:ascii="Times New Roman" w:hAnsi="Times New Roman"/>
          <w:sz w:val="22"/>
        </w:rPr>
        <w:t xml:space="preserve"> long-term immunosuppression,</w:t>
      </w:r>
      <w:bookmarkEnd w:id="16"/>
      <w:r w:rsidR="00B669E6" w:rsidRPr="002148F7">
        <w:rPr>
          <w:rFonts w:ascii="Times New Roman" w:hAnsi="Times New Roman"/>
          <w:sz w:val="22"/>
        </w:rPr>
        <w:t xml:space="preserve"> there was </w:t>
      </w:r>
      <w:r w:rsidRPr="002148F7">
        <w:rPr>
          <w:rFonts w:ascii="Times New Roman" w:hAnsi="Times New Roman"/>
          <w:sz w:val="22"/>
        </w:rPr>
        <w:t xml:space="preserve">on recorded </w:t>
      </w:r>
      <w:r w:rsidR="00663824" w:rsidRPr="002148F7">
        <w:rPr>
          <w:rFonts w:ascii="Times New Roman" w:hAnsi="Times New Roman"/>
          <w:sz w:val="22"/>
        </w:rPr>
        <w:t>fatal</w:t>
      </w:r>
      <w:r w:rsidRPr="002148F7">
        <w:rPr>
          <w:rFonts w:ascii="Times New Roman" w:hAnsi="Times New Roman"/>
          <w:sz w:val="22"/>
        </w:rPr>
        <w:t>ity,</w:t>
      </w:r>
      <w:r w:rsidR="0066382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s well as the possibility of developing </w:t>
      </w:r>
      <w:r w:rsidR="003F2F9F" w:rsidRPr="002148F7">
        <w:rPr>
          <w:rFonts w:ascii="Times New Roman" w:hAnsi="Times New Roman"/>
          <w:sz w:val="22"/>
        </w:rPr>
        <w:t xml:space="preserve">of acute and chronic GVHD </w:t>
      </w:r>
      <w:r w:rsidR="00663824" w:rsidRPr="002148F7">
        <w:rPr>
          <w:rFonts w:ascii="Times New Roman" w:hAnsi="Times New Roman"/>
          <w:sz w:val="22"/>
        </w:rPr>
        <w:t xml:space="preserve">after </w:t>
      </w:r>
      <w:r w:rsidR="002B5FA8" w:rsidRPr="002148F7">
        <w:rPr>
          <w:rFonts w:ascii="Times New Roman" w:hAnsi="Times New Roman"/>
          <w:sz w:val="22"/>
        </w:rPr>
        <w:t>reinforced</w:t>
      </w:r>
      <w:r w:rsidR="00663824" w:rsidRPr="002148F7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2148F7">
        <w:rPr>
          <w:rFonts w:ascii="Times New Roman" w:hAnsi="Times New Roman"/>
          <w:sz w:val="22"/>
        </w:rPr>
        <w:t xml:space="preserve">SC infusion. </w:t>
      </w:r>
      <w:bookmarkStart w:id="17" w:name="_Hlk18009982"/>
      <w:r w:rsidRPr="002148F7">
        <w:rPr>
          <w:rFonts w:ascii="Times New Roman" w:hAnsi="Times New Roman"/>
          <w:sz w:val="22"/>
        </w:rPr>
        <w:t xml:space="preserve">Since </w:t>
      </w:r>
      <w:r w:rsidR="003F2F9F" w:rsidRPr="002148F7">
        <w:rPr>
          <w:rFonts w:ascii="Times New Roman" w:hAnsi="Times New Roman"/>
          <w:sz w:val="22"/>
        </w:rPr>
        <w:t>t</w:t>
      </w:r>
      <w:r w:rsidR="00663824" w:rsidRPr="002148F7">
        <w:rPr>
          <w:rFonts w:ascii="Times New Roman" w:hAnsi="Times New Roman"/>
          <w:sz w:val="22"/>
        </w:rPr>
        <w:t xml:space="preserve">he </w:t>
      </w:r>
      <w:r w:rsidRPr="002148F7">
        <w:rPr>
          <w:rFonts w:ascii="Times New Roman" w:hAnsi="Times New Roman"/>
          <w:sz w:val="22"/>
        </w:rPr>
        <w:t xml:space="preserve">number of </w:t>
      </w:r>
      <w:r w:rsidR="00663824" w:rsidRPr="002148F7">
        <w:rPr>
          <w:rFonts w:ascii="Times New Roman" w:hAnsi="Times New Roman"/>
          <w:sz w:val="22"/>
        </w:rPr>
        <w:t>CD3</w:t>
      </w:r>
      <w:r w:rsidR="00663824" w:rsidRPr="002148F7">
        <w:rPr>
          <w:rFonts w:ascii="Times New Roman" w:hAnsi="Times New Roman"/>
          <w:sz w:val="22"/>
          <w:vertAlign w:val="superscript"/>
        </w:rPr>
        <w:t>+</w:t>
      </w:r>
      <w:r w:rsidR="00663824" w:rsidRPr="002148F7">
        <w:rPr>
          <w:rFonts w:ascii="Times New Roman" w:hAnsi="Times New Roman"/>
          <w:sz w:val="22"/>
        </w:rPr>
        <w:t xml:space="preserve"> cell</w:t>
      </w:r>
      <w:r w:rsidRPr="002148F7">
        <w:rPr>
          <w:rFonts w:ascii="Times New Roman" w:hAnsi="Times New Roman"/>
          <w:sz w:val="22"/>
        </w:rPr>
        <w:t>s</w:t>
      </w:r>
      <w:r w:rsidR="00663824" w:rsidRPr="002148F7">
        <w:rPr>
          <w:rFonts w:ascii="Times New Roman" w:hAnsi="Times New Roman"/>
          <w:sz w:val="22"/>
        </w:rPr>
        <w:t xml:space="preserve"> infused </w:t>
      </w:r>
      <w:r w:rsidR="003F2F9F" w:rsidRPr="002148F7">
        <w:rPr>
          <w:rFonts w:ascii="Times New Roman" w:hAnsi="Times New Roman"/>
          <w:sz w:val="22"/>
        </w:rPr>
        <w:t xml:space="preserve">appears to be associated with these complications, </w:t>
      </w:r>
      <w:bookmarkEnd w:id="17"/>
      <w:r w:rsidR="003F2F9F" w:rsidRPr="002148F7">
        <w:rPr>
          <w:rFonts w:ascii="Times New Roman" w:hAnsi="Times New Roman"/>
          <w:sz w:val="22"/>
        </w:rPr>
        <w:t>fu</w:t>
      </w:r>
      <w:r w:rsidR="00663824" w:rsidRPr="002148F7">
        <w:rPr>
          <w:rFonts w:ascii="Times New Roman" w:hAnsi="Times New Roman"/>
          <w:sz w:val="22"/>
        </w:rPr>
        <w:t xml:space="preserve">rther study </w:t>
      </w:r>
      <w:r w:rsidRPr="002148F7">
        <w:rPr>
          <w:rFonts w:ascii="Times New Roman" w:hAnsi="Times New Roman"/>
          <w:sz w:val="22"/>
        </w:rPr>
        <w:t xml:space="preserve">will be needed to determine the </w:t>
      </w:r>
      <w:r w:rsidR="00663824" w:rsidRPr="002148F7">
        <w:rPr>
          <w:rFonts w:ascii="Times New Roman" w:hAnsi="Times New Roman"/>
          <w:sz w:val="22"/>
        </w:rPr>
        <w:t xml:space="preserve">optimal cell </w:t>
      </w:r>
      <w:r w:rsidR="002F1078" w:rsidRPr="002148F7">
        <w:rPr>
          <w:rFonts w:ascii="Times New Roman" w:hAnsi="Times New Roman"/>
          <w:sz w:val="22"/>
        </w:rPr>
        <w:t xml:space="preserve">dose of the </w:t>
      </w:r>
      <w:r w:rsidR="002B5FA8" w:rsidRPr="002148F7">
        <w:rPr>
          <w:rFonts w:ascii="Times New Roman" w:hAnsi="Times New Roman"/>
          <w:sz w:val="22"/>
        </w:rPr>
        <w:t>reinforced</w:t>
      </w:r>
      <w:r w:rsidR="002F1078" w:rsidRPr="002148F7">
        <w:rPr>
          <w:rFonts w:ascii="Times New Roman" w:hAnsi="Times New Roman"/>
          <w:sz w:val="22"/>
        </w:rPr>
        <w:t xml:space="preserve"> SC infusion</w:t>
      </w:r>
      <w:r w:rsidR="0066382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to </w:t>
      </w:r>
      <w:r w:rsidR="001055CD" w:rsidRPr="002148F7">
        <w:rPr>
          <w:rFonts w:ascii="Times New Roman" w:hAnsi="Times New Roman"/>
          <w:sz w:val="22"/>
        </w:rPr>
        <w:t>minimize the risk of GVHD</w:t>
      </w:r>
      <w:r w:rsidR="001055CD" w:rsidRPr="002148F7" w:rsidDel="00D35DBC">
        <w:rPr>
          <w:rFonts w:ascii="Times New Roman" w:hAnsi="Times New Roman"/>
          <w:sz w:val="22"/>
        </w:rPr>
        <w:t xml:space="preserve"> </w:t>
      </w:r>
      <w:r w:rsidR="001055CD" w:rsidRPr="002148F7">
        <w:rPr>
          <w:rFonts w:ascii="Times New Roman" w:hAnsi="Times New Roman"/>
          <w:sz w:val="22"/>
        </w:rPr>
        <w:t xml:space="preserve">while </w:t>
      </w:r>
      <w:r w:rsidR="00663824" w:rsidRPr="002148F7">
        <w:rPr>
          <w:rFonts w:ascii="Times New Roman" w:hAnsi="Times New Roman"/>
          <w:sz w:val="22"/>
        </w:rPr>
        <w:t>facilitat</w:t>
      </w:r>
      <w:r w:rsidR="001055CD" w:rsidRPr="002148F7">
        <w:rPr>
          <w:rFonts w:ascii="Times New Roman" w:hAnsi="Times New Roman"/>
          <w:sz w:val="22"/>
        </w:rPr>
        <w:t>ing</w:t>
      </w:r>
      <w:r w:rsidR="00663824" w:rsidRPr="002148F7">
        <w:rPr>
          <w:rFonts w:ascii="Times New Roman" w:hAnsi="Times New Roman"/>
          <w:sz w:val="22"/>
        </w:rPr>
        <w:t xml:space="preserve"> donor engraftment.</w:t>
      </w:r>
      <w:r w:rsidR="00C86BF0">
        <w:rPr>
          <w:rFonts w:ascii="Times New Roman" w:hAnsi="Times New Roman"/>
          <w:sz w:val="22"/>
        </w:rPr>
        <w:t xml:space="preserve"> </w:t>
      </w:r>
    </w:p>
    <w:p w14:paraId="3FFD210C" w14:textId="7AB3AF96" w:rsidR="00483AD8" w:rsidRDefault="00F7406D" w:rsidP="00C86BF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In conclusion, </w:t>
      </w:r>
      <w:r w:rsidR="00D35DBC" w:rsidRPr="002148F7">
        <w:rPr>
          <w:rFonts w:ascii="Times New Roman" w:hAnsi="Times New Roman"/>
          <w:sz w:val="22"/>
        </w:rPr>
        <w:t xml:space="preserve">despite being </w:t>
      </w:r>
      <w:r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C86BF0">
        <w:rPr>
          <w:rFonts w:ascii="Times New Roman" w:hAnsi="Times New Roman"/>
          <w:sz w:val="22"/>
        </w:rPr>
        <w:t>of</w:t>
      </w:r>
      <w:r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. Our strategy of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6"/>
    </w:p>
    <w:p w14:paraId="3716730B" w14:textId="24BC91C8" w:rsidR="00C86BF0" w:rsidRDefault="00C86BF0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6D77B537" w14:textId="374E8908" w:rsidR="00483AD8" w:rsidRPr="002148F7" w:rsidRDefault="0029342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Acknowledgements</w:t>
      </w:r>
    </w:p>
    <w:p w14:paraId="7B384368" w14:textId="77777777" w:rsidR="008A61AE" w:rsidRDefault="008A61AE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739CE21" w14:textId="60ECE5C9" w:rsidR="00293421" w:rsidRDefault="00483AD8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e would like to thank all the house and nursing staff for their great work in the management of the patients.</w:t>
      </w:r>
    </w:p>
    <w:p w14:paraId="49EC3070" w14:textId="77777777" w:rsidR="0029342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26B2B5A" w14:textId="3A9F735D" w:rsidR="00293421" w:rsidRPr="002148F7" w:rsidRDefault="00293421" w:rsidP="00293421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t>Competing interests</w:t>
      </w:r>
    </w:p>
    <w:p w14:paraId="483917C0" w14:textId="77777777" w:rsidR="00F5367E" w:rsidRDefault="00F5367E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263AD55" w14:textId="4F4FECB7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4CCA2606" w14:textId="77777777" w:rsidR="00F2261D" w:rsidRPr="00F2261D" w:rsidRDefault="006E259E" w:rsidP="00F2261D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F2261D" w:rsidRPr="00F2261D">
        <w:t>1.</w:t>
      </w:r>
      <w:r w:rsidR="00F2261D" w:rsidRPr="00F2261D">
        <w:tab/>
        <w:t xml:space="preserve">Iannone R, Casella JF, Fuchs EJ, et al. Results of minimally toxic nonmyeloablative transplantation in patients with sickle cell anemia and β-thalassemia. </w:t>
      </w:r>
      <w:r w:rsidR="00F2261D" w:rsidRPr="00F2261D">
        <w:rPr>
          <w:i/>
        </w:rPr>
        <w:t xml:space="preserve">Biology of Blood and Marrow Transplantation. </w:t>
      </w:r>
      <w:r w:rsidR="00F2261D" w:rsidRPr="00F2261D">
        <w:t>2003;9(8):519-528.</w:t>
      </w:r>
    </w:p>
    <w:p w14:paraId="0FBC4A43" w14:textId="77777777" w:rsidR="00F2261D" w:rsidRPr="00F2261D" w:rsidRDefault="00F2261D" w:rsidP="00F2261D">
      <w:pPr>
        <w:pStyle w:val="EndNoteBibliography"/>
        <w:ind w:left="720" w:hanging="720"/>
      </w:pPr>
      <w:r w:rsidRPr="00F2261D">
        <w:t>2.</w:t>
      </w:r>
      <w:r w:rsidRPr="00F2261D">
        <w:tab/>
        <w:t xml:space="preserve">Hsieh MM, Fitzhugh CD, Weitzel RP, et al. Nonmyeloablative HLA-matched sibling allogeneic hematopoietic stem cell transplantation for severe sickle cell phenotype. </w:t>
      </w:r>
      <w:r w:rsidRPr="00F2261D">
        <w:rPr>
          <w:i/>
        </w:rPr>
        <w:t xml:space="preserve">JAMA. </w:t>
      </w:r>
      <w:r w:rsidRPr="00F2261D">
        <w:t>2014;312(1):48-56.</w:t>
      </w:r>
    </w:p>
    <w:p w14:paraId="091F209D" w14:textId="77777777" w:rsidR="00F2261D" w:rsidRPr="00F2261D" w:rsidRDefault="00F2261D" w:rsidP="00F2261D">
      <w:pPr>
        <w:pStyle w:val="EndNoteBibliography"/>
        <w:ind w:left="720" w:hanging="720"/>
      </w:pPr>
      <w:r w:rsidRPr="00F2261D">
        <w:t>3.</w:t>
      </w:r>
      <w:r w:rsidRPr="00F2261D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F2261D">
        <w:rPr>
          <w:i/>
        </w:rPr>
        <w:t xml:space="preserve">Bone Marrow Transplant. </w:t>
      </w:r>
      <w:r w:rsidRPr="00F2261D">
        <w:t>2007;40(5):431-435.</w:t>
      </w:r>
    </w:p>
    <w:p w14:paraId="736279E5" w14:textId="77777777" w:rsidR="00F2261D" w:rsidRPr="00F2261D" w:rsidRDefault="00F2261D" w:rsidP="00F2261D">
      <w:pPr>
        <w:pStyle w:val="EndNoteBibliography"/>
        <w:ind w:left="720" w:hanging="720"/>
      </w:pPr>
      <w:r w:rsidRPr="00F2261D">
        <w:t>4.</w:t>
      </w:r>
      <w:r w:rsidRPr="00F2261D">
        <w:tab/>
        <w:t xml:space="preserve">Lucarelli G GM, Polchi P, Angelucci E, Baronciani D, Giardini C, Politi P, Durazzi SM, Muretto P, Albertini F. Bone Marrow Transplantation in Patients with Thalassemia. </w:t>
      </w:r>
      <w:r w:rsidRPr="00F2261D">
        <w:rPr>
          <w:i/>
        </w:rPr>
        <w:t xml:space="preserve">New England Journal of Medicine. </w:t>
      </w:r>
      <w:r w:rsidRPr="00F2261D">
        <w:t>1990;322(7):417-421.</w:t>
      </w:r>
    </w:p>
    <w:p w14:paraId="2F9DE7A4" w14:textId="77777777" w:rsidR="00F2261D" w:rsidRPr="00F2261D" w:rsidRDefault="00F2261D" w:rsidP="00F2261D">
      <w:pPr>
        <w:pStyle w:val="EndNoteBibliography"/>
        <w:ind w:left="720" w:hanging="720"/>
      </w:pPr>
      <w:r w:rsidRPr="00F2261D">
        <w:t>5.</w:t>
      </w:r>
      <w:r w:rsidRPr="00F2261D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F2261D">
        <w:rPr>
          <w:i/>
        </w:rPr>
        <w:t xml:space="preserve">Blood. </w:t>
      </w:r>
      <w:r w:rsidRPr="00F2261D">
        <w:t>1999;93(4):1164-1167.</w:t>
      </w:r>
    </w:p>
    <w:p w14:paraId="78868A89" w14:textId="77777777" w:rsidR="00F2261D" w:rsidRPr="00F2261D" w:rsidRDefault="00F2261D" w:rsidP="00F2261D">
      <w:pPr>
        <w:pStyle w:val="EndNoteBibliography"/>
        <w:ind w:left="720" w:hanging="720"/>
      </w:pPr>
      <w:r w:rsidRPr="00F2261D">
        <w:t>6.</w:t>
      </w:r>
      <w:r w:rsidRPr="00F2261D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F2261D">
        <w:rPr>
          <w:i/>
        </w:rPr>
        <w:t xml:space="preserve">Biol Blood Marrow Transplant. </w:t>
      </w:r>
      <w:r w:rsidRPr="00F2261D">
        <w:t>2016;22(3):441-448.</w:t>
      </w:r>
    </w:p>
    <w:p w14:paraId="14B11E58" w14:textId="77777777" w:rsidR="00F2261D" w:rsidRPr="00F2261D" w:rsidRDefault="00F2261D" w:rsidP="00F2261D">
      <w:pPr>
        <w:pStyle w:val="EndNoteBibliography"/>
        <w:ind w:left="720" w:hanging="720"/>
      </w:pPr>
      <w:r w:rsidRPr="00F2261D">
        <w:t>7.</w:t>
      </w:r>
      <w:r w:rsidRPr="00F2261D">
        <w:tab/>
        <w:t xml:space="preserve">Wu CJ, Hochberg EP, Rogers SA, et al. Molecular assessment of erythroid lineage chimerism following nonmyeloablative allogeneic stem cell transplantation. </w:t>
      </w:r>
      <w:r w:rsidRPr="00F2261D">
        <w:rPr>
          <w:i/>
        </w:rPr>
        <w:t xml:space="preserve">Experimental Hematology. </w:t>
      </w:r>
      <w:r w:rsidRPr="00F2261D">
        <w:t>2003;31(10):924-933.</w:t>
      </w:r>
    </w:p>
    <w:p w14:paraId="0EFD0D8D" w14:textId="77777777" w:rsidR="00F2261D" w:rsidRPr="00F2261D" w:rsidRDefault="00F2261D" w:rsidP="00F2261D">
      <w:pPr>
        <w:pStyle w:val="EndNoteBibliography"/>
        <w:ind w:left="720" w:hanging="720"/>
      </w:pPr>
      <w:r w:rsidRPr="00F2261D">
        <w:t>8.</w:t>
      </w:r>
      <w:r w:rsidRPr="00F2261D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F2261D">
        <w:rPr>
          <w:i/>
        </w:rPr>
        <w:t xml:space="preserve">Bone Marrow Transplantation. </w:t>
      </w:r>
      <w:r w:rsidRPr="00F2261D">
        <w:t>2000;25:401-404.</w:t>
      </w:r>
    </w:p>
    <w:p w14:paraId="45320936" w14:textId="77777777" w:rsidR="00F2261D" w:rsidRPr="00F2261D" w:rsidRDefault="00F2261D" w:rsidP="00F2261D">
      <w:pPr>
        <w:pStyle w:val="EndNoteBibliography"/>
        <w:ind w:left="720" w:hanging="720"/>
      </w:pPr>
      <w:r w:rsidRPr="00F2261D">
        <w:t>9.</w:t>
      </w:r>
      <w:r w:rsidRPr="00F2261D">
        <w:tab/>
        <w:t xml:space="preserve">Andreani M, Testi M, Battarra M, et al. Relationship between mixed chimerism and rejection after bone marrow transplantation in thalassaemia. </w:t>
      </w:r>
      <w:r w:rsidRPr="00F2261D">
        <w:rPr>
          <w:i/>
        </w:rPr>
        <w:t xml:space="preserve">Blood Transfusion. </w:t>
      </w:r>
      <w:r w:rsidRPr="00F2261D">
        <w:t>2008;6(3):143-149.</w:t>
      </w:r>
    </w:p>
    <w:p w14:paraId="594D22FE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0.</w:t>
      </w:r>
      <w:r w:rsidRPr="00F2261D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F2261D">
        <w:rPr>
          <w:i/>
        </w:rPr>
        <w:t xml:space="preserve">Blood. </w:t>
      </w:r>
      <w:r w:rsidRPr="00F2261D">
        <w:t>2005;105(10):3802-3811.</w:t>
      </w:r>
    </w:p>
    <w:p w14:paraId="6583EBEE" w14:textId="77777777" w:rsidR="00F2261D" w:rsidRPr="00F2261D" w:rsidRDefault="00F2261D" w:rsidP="00F2261D">
      <w:pPr>
        <w:pStyle w:val="EndNoteBibliography"/>
        <w:ind w:left="720" w:hanging="720"/>
      </w:pPr>
      <w:r w:rsidRPr="00F2261D">
        <w:lastRenderedPageBreak/>
        <w:t>11.</w:t>
      </w:r>
      <w:r w:rsidRPr="00F2261D">
        <w:tab/>
        <w:t xml:space="preserve">Schmiegelow K, Levinsen MF, Attarbaschi A, et al. Second malignant neoplasms after treatment of childhood acute lymphoblastic leukemia. </w:t>
      </w:r>
      <w:r w:rsidRPr="00F2261D">
        <w:rPr>
          <w:i/>
        </w:rPr>
        <w:t xml:space="preserve">J Clin Oncol. </w:t>
      </w:r>
      <w:r w:rsidRPr="00F2261D">
        <w:t>2013;31(19):2469-2476.</w:t>
      </w:r>
    </w:p>
    <w:p w14:paraId="52D7CA99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2.</w:t>
      </w:r>
      <w:r w:rsidRPr="00F2261D">
        <w:tab/>
        <w:t xml:space="preserve">Agraharkar ML, Cinclair RD, Kuo YF, Daller JA, Shahinian VB. Risk of malignancy with long-term immunosuppression in renal transplant recipients. </w:t>
      </w:r>
      <w:r w:rsidRPr="00F2261D">
        <w:rPr>
          <w:i/>
        </w:rPr>
        <w:t xml:space="preserve">Kidney Int. </w:t>
      </w:r>
      <w:r w:rsidRPr="00F2261D">
        <w:t>2004;66(1):383-389.</w:t>
      </w:r>
    </w:p>
    <w:p w14:paraId="0CF033E2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3.</w:t>
      </w:r>
      <w:r w:rsidRPr="00F2261D">
        <w:tab/>
        <w:t xml:space="preserve">Rizvi SMH, Aagnes B, Holdaas H, et al. Long-term Change in the Risk of Skin Cancer After Organ Transplantation: A Population-Based Nationwide Cohort Study. </w:t>
      </w:r>
      <w:r w:rsidRPr="00F2261D">
        <w:rPr>
          <w:i/>
        </w:rPr>
        <w:t xml:space="preserve">JAMA Dermatol. </w:t>
      </w:r>
      <w:r w:rsidRPr="00F2261D">
        <w:t>2017;153(12):1270-1277.</w:t>
      </w:r>
    </w:p>
    <w:p w14:paraId="6EE7020A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4.</w:t>
      </w:r>
      <w:r w:rsidRPr="00F2261D">
        <w:tab/>
        <w:t xml:space="preserve">Kaplan B, Qazi Y, Wellen JR. Strategies for the management of adverse events associated with mTOR inhibitors. </w:t>
      </w:r>
      <w:r w:rsidRPr="00F2261D">
        <w:rPr>
          <w:i/>
        </w:rPr>
        <w:t xml:space="preserve">Transplant Rev (Orlando). </w:t>
      </w:r>
      <w:r w:rsidRPr="00F2261D">
        <w:t>2014;28(3):126-133.</w:t>
      </w:r>
    </w:p>
    <w:p w14:paraId="54BCCF23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5.</w:t>
      </w:r>
      <w:r w:rsidRPr="00F2261D">
        <w:tab/>
        <w:t xml:space="preserve">Korula A, Pn N, Devasia A, et al. Second Hematopoietic Stem Cell Transplant for Thalassemia Major: Improved Clinical Outcomes with a Treosulfan-Based Conditioning Regimen. </w:t>
      </w:r>
      <w:r w:rsidRPr="00F2261D">
        <w:rPr>
          <w:i/>
        </w:rPr>
        <w:t xml:space="preserve">Biol Blood Marrow Transplant. </w:t>
      </w:r>
      <w:r w:rsidRPr="00F2261D">
        <w:t>2018;24(1):103-108.</w:t>
      </w:r>
    </w:p>
    <w:p w14:paraId="76625138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6.</w:t>
      </w:r>
      <w:r w:rsidRPr="00F2261D">
        <w:tab/>
        <w:t xml:space="preserve">Andreani M, Testi M, Battarra M, Lucarelli G. Split chimerism between nucleated and red blood cells after bone marrow transplantation for haemoglobinopathies. </w:t>
      </w:r>
      <w:r w:rsidRPr="00F2261D">
        <w:rPr>
          <w:i/>
        </w:rPr>
        <w:t xml:space="preserve">Chimerism. </w:t>
      </w:r>
      <w:r w:rsidRPr="00F2261D">
        <w:t>2011;2(1):21-22.</w:t>
      </w:r>
    </w:p>
    <w:p w14:paraId="5674B20B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7.</w:t>
      </w:r>
      <w:r w:rsidRPr="00F2261D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F2261D">
        <w:rPr>
          <w:i/>
        </w:rPr>
        <w:t xml:space="preserve">Haematologica. </w:t>
      </w:r>
      <w:r w:rsidRPr="00F2261D">
        <w:t>2011;96(1):128-133.</w:t>
      </w:r>
    </w:p>
    <w:p w14:paraId="0C0C901F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8.</w:t>
      </w:r>
      <w:r w:rsidRPr="00F2261D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F2261D">
        <w:rPr>
          <w:i/>
        </w:rPr>
        <w:t xml:space="preserve">The Lancet Haematology. </w:t>
      </w:r>
      <w:r w:rsidRPr="00F2261D">
        <w:t>2019;6(4):e183-e193.</w:t>
      </w:r>
    </w:p>
    <w:p w14:paraId="629CBC33" w14:textId="77777777" w:rsidR="00F2261D" w:rsidRPr="00F2261D" w:rsidRDefault="00F2261D" w:rsidP="00F2261D">
      <w:pPr>
        <w:pStyle w:val="EndNoteBibliography"/>
        <w:ind w:left="720" w:hanging="720"/>
      </w:pPr>
      <w:r w:rsidRPr="00F2261D">
        <w:t>19.</w:t>
      </w:r>
      <w:r w:rsidRPr="00F2261D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F2261D">
        <w:rPr>
          <w:i/>
        </w:rPr>
        <w:t xml:space="preserve">Bone Marrow Transplantation. </w:t>
      </w:r>
      <w:r w:rsidRPr="00F2261D">
        <w:t>1996;18(2):433-435.</w:t>
      </w:r>
    </w:p>
    <w:p w14:paraId="47C31B52" w14:textId="77777777" w:rsidR="00F2261D" w:rsidRPr="00F2261D" w:rsidRDefault="00F2261D" w:rsidP="00F2261D">
      <w:pPr>
        <w:pStyle w:val="EndNoteBibliography"/>
        <w:ind w:left="720" w:hanging="720"/>
      </w:pPr>
      <w:r w:rsidRPr="00F2261D">
        <w:t>20.</w:t>
      </w:r>
      <w:r w:rsidRPr="00F2261D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F2261D">
        <w:rPr>
          <w:i/>
        </w:rPr>
        <w:t xml:space="preserve">Transfusion. </w:t>
      </w:r>
      <w:r w:rsidRPr="00F2261D">
        <w:t>2002;18(2):433-435.</w:t>
      </w:r>
    </w:p>
    <w:p w14:paraId="3FA72472" w14:textId="77777777" w:rsidR="00F2261D" w:rsidRPr="00F2261D" w:rsidRDefault="00F2261D" w:rsidP="00F2261D">
      <w:pPr>
        <w:pStyle w:val="EndNoteBibliography"/>
        <w:ind w:left="720" w:hanging="720"/>
      </w:pPr>
      <w:r w:rsidRPr="00F2261D">
        <w:t>21.</w:t>
      </w:r>
      <w:r w:rsidRPr="00F2261D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F2261D">
        <w:rPr>
          <w:i/>
        </w:rPr>
        <w:t xml:space="preserve">Ann Hematol. </w:t>
      </w:r>
      <w:r w:rsidRPr="00F2261D">
        <w:t>2007;86(9):677-683.</w:t>
      </w:r>
    </w:p>
    <w:p w14:paraId="052B55A4" w14:textId="77777777" w:rsidR="00F2261D" w:rsidRPr="00F2261D" w:rsidRDefault="00F2261D" w:rsidP="00F2261D">
      <w:pPr>
        <w:pStyle w:val="EndNoteBibliography"/>
        <w:ind w:left="720" w:hanging="720"/>
      </w:pPr>
      <w:r w:rsidRPr="00F2261D">
        <w:lastRenderedPageBreak/>
        <w:t>22.</w:t>
      </w:r>
      <w:r w:rsidRPr="00F2261D">
        <w:tab/>
        <w:t xml:space="preserve">Hsieh MM, Fitzhugh CD, Tisdale JF. Allogeneic hematopoietic stem cell transplantation for sickle cell disease: the time is now. </w:t>
      </w:r>
      <w:r w:rsidRPr="00F2261D">
        <w:rPr>
          <w:i/>
        </w:rPr>
        <w:t xml:space="preserve">Blood. </w:t>
      </w:r>
      <w:r w:rsidRPr="00F2261D">
        <w:t>2011;118(5):1197-1207.</w:t>
      </w:r>
    </w:p>
    <w:p w14:paraId="07EEFE18" w14:textId="1FCFE25A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9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7" w:type="dxa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3158"/>
        <w:gridCol w:w="3158"/>
        <w:gridCol w:w="1134"/>
        <w:gridCol w:w="1134"/>
        <w:gridCol w:w="1417"/>
        <w:gridCol w:w="1418"/>
      </w:tblGrid>
      <w:tr w:rsidR="00483AD8" w:rsidRPr="002148F7" w14:paraId="6061022C" w14:textId="77777777" w:rsidTr="00813211">
        <w:trPr>
          <w:trHeight w:val="397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ADC0D4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UP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CB42FB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/Age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D57958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agnosis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vAlign w:val="center"/>
          </w:tcPr>
          <w:p w14:paraId="3A9CD67F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sease statu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DDDA273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COG P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AADE73A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HCT-CI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C608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onor → Recipient</w:t>
            </w:r>
          </w:p>
        </w:tc>
      </w:tr>
      <w:tr w:rsidR="00483AD8" w:rsidRPr="002148F7" w14:paraId="3BB6A173" w14:textId="77777777" w:rsidTr="00813211">
        <w:trPr>
          <w:trHeight w:val="397"/>
        </w:trPr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9D430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22273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47F6A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vAlign w:val="center"/>
          </w:tcPr>
          <w:p w14:paraId="38CE0D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53EBC75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174B8058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76FB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O compatibilit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D648E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 compatibility</w:t>
            </w:r>
          </w:p>
        </w:tc>
      </w:tr>
      <w:tr w:rsidR="00483AD8" w:rsidRPr="002148F7" w14:paraId="409A5571" w14:textId="77777777" w:rsidTr="00813211">
        <w:trPr>
          <w:trHeight w:val="397"/>
        </w:trPr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06535E30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4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DA38128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20EA2E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3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5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9FE3CC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5304E47F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4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7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β-thalassemia (homozygous HbSS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Recurrent sickle cell crisis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08C74D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2B78A76C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 (homozygous HbSS type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1D094D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5242F956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6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6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 (homozygous HbS/β type)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EE297E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142942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7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2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F39A4D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649A64E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8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1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 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536216A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684D2C4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9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Previous APL (CR state)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4CBD6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4695A07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57AD06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DD375F4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0C6E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4E0F73C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5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ngraftment failure</w:t>
            </w:r>
            <w:r w:rsidR="00C47FF1">
              <w:rPr>
                <w:rFonts w:ascii="Times New Roman" w:hAnsi="Times New Roman"/>
                <w:szCs w:val="20"/>
              </w:rPr>
              <w:t xml:space="preserve"> after</w:t>
            </w:r>
            <w:r w:rsidRPr="00FB2ED0">
              <w:rPr>
                <w:rFonts w:ascii="Times New Roman" w:hAnsi="Times New Roman"/>
                <w:szCs w:val="20"/>
              </w:rPr>
              <w:t xml:space="preserve"> MAC</w:t>
            </w:r>
            <w:r w:rsidR="00C47FF1">
              <w:rPr>
                <w:rFonts w:ascii="Times New Roman" w:hAnsi="Times New Roman"/>
                <w:szCs w:val="20"/>
              </w:rPr>
              <w:t xml:space="preserve"> </w:t>
            </w:r>
            <w:r w:rsidRPr="00FB2ED0">
              <w:rPr>
                <w:rFonts w:ascii="Times New Roman" w:hAnsi="Times New Roman"/>
                <w:szCs w:val="20"/>
              </w:rPr>
              <w:t>(Treosulfan + Cy)</w:t>
            </w:r>
            <w:r w:rsidR="00C47FF1">
              <w:rPr>
                <w:rFonts w:ascii="Times New Roman" w:hAnsi="Times New Roman"/>
                <w:szCs w:val="20"/>
              </w:rPr>
              <w:t xml:space="preserve"> alloSCT</w:t>
            </w:r>
            <w:r w:rsidRPr="00FB2ED0">
              <w:rPr>
                <w:rFonts w:ascii="Times New Roman" w:hAnsi="Times New Roman"/>
                <w:szCs w:val="20"/>
              </w:rPr>
              <w:t>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BED3D4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1E1D5EB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lastRenderedPageBreak/>
              <w:t>13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4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4854F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O+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</w:tbl>
    <w:p w14:paraId="4D69F04D" w14:textId="5B7D9B53" w:rsidR="00813211" w:rsidRPr="00194B1A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  <w:sectPr w:rsidR="00813211" w:rsidRPr="00194B1A" w:rsidSect="00FB2ED0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 w:rsidRPr="00194B1A">
        <w:rPr>
          <w:rFonts w:ascii="Times New Roman" w:hAnsi="Times New Roman"/>
          <w:szCs w:val="20"/>
        </w:rPr>
        <w:t xml:space="preserve">Abbreviations: </w:t>
      </w:r>
      <w:r w:rsidR="00483AD8" w:rsidRPr="00194B1A">
        <w:rPr>
          <w:rFonts w:ascii="Times New Roman" w:hAnsi="Times New Roman"/>
          <w:szCs w:val="20"/>
        </w:rPr>
        <w:t>UPN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unique patient number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ECOG PS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Eastern Cooperative Oncology Group performance status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HCT-CI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Hematopoietic Cell Transplantation-specific Comorbidity Index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T/F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transfu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Hb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hemoglobi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PL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cute promyelocytic leukemia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CR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complete remis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MAC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myeloablative conditioning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lloSCT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llogeneic stem cell transplantation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Cy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Cyclophosphamid</w:t>
      </w:r>
      <w:r w:rsidR="00935D2F" w:rsidRPr="00194B1A">
        <w:rPr>
          <w:rFonts w:ascii="Times New Roman" w:hAnsi="Times New Roman"/>
          <w:szCs w:val="20"/>
        </w:rPr>
        <w:t>e</w:t>
      </w:r>
    </w:p>
    <w:p w14:paraId="74348DBD" w14:textId="57E45BA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lastRenderedPageBreak/>
        <w:t>Table 2</w:t>
      </w:r>
      <w:r w:rsidR="00483AD8" w:rsidRPr="00022172">
        <w:rPr>
          <w:rFonts w:ascii="Times New Roman" w:hAnsi="Times New Roman"/>
          <w:sz w:val="22"/>
        </w:rPr>
        <w:t xml:space="preserve"> Patients’ overall outcomes</w:t>
      </w:r>
    </w:p>
    <w:tbl>
      <w:tblPr>
        <w:tblW w:w="13833" w:type="dxa"/>
        <w:tblLook w:val="04A0" w:firstRow="1" w:lastRow="0" w:firstColumn="1" w:lastColumn="0" w:noHBand="0" w:noVBand="1"/>
      </w:tblPr>
      <w:tblGrid>
        <w:gridCol w:w="540"/>
        <w:gridCol w:w="1887"/>
        <w:gridCol w:w="929"/>
        <w:gridCol w:w="929"/>
        <w:gridCol w:w="929"/>
        <w:gridCol w:w="930"/>
        <w:gridCol w:w="1428"/>
        <w:gridCol w:w="3851"/>
        <w:gridCol w:w="2410"/>
      </w:tblGrid>
      <w:tr w:rsidR="00483AD8" w:rsidRPr="002148F7" w14:paraId="0A48658C" w14:textId="77777777" w:rsidTr="00293421">
        <w:trPr>
          <w:trHeight w:val="327"/>
        </w:trPr>
        <w:tc>
          <w:tcPr>
            <w:tcW w:w="54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8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25AA1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18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FC1E1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6B15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E09A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</w:tc>
        <w:tc>
          <w:tcPr>
            <w:tcW w:w="62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624A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483AD8" w:rsidRPr="002148F7" w14:paraId="4797519D" w14:textId="77777777" w:rsidTr="00293421">
        <w:trPr>
          <w:trHeight w:val="327"/>
        </w:trPr>
        <w:tc>
          <w:tcPr>
            <w:tcW w:w="54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1498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5249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3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or HbS / 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>G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ene study / Chimerism, WB/T-cell (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FDAB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VHD / EFS/ OS</w:t>
            </w:r>
          </w:p>
        </w:tc>
      </w:tr>
      <w:tr w:rsidR="00483AD8" w:rsidRPr="002148F7" w14:paraId="0C02F1CE" w14:textId="77777777" w:rsidTr="00293421">
        <w:trPr>
          <w:trHeight w:val="794"/>
        </w:trPr>
        <w:tc>
          <w:tcPr>
            <w:tcW w:w="54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188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A31A2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6 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38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3.0 g/dL @ 61.4 mo</w:t>
            </w:r>
          </w:p>
          <w:p w14:paraId="280ECDB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AF6176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9/ 75@ 60.3 mo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DECC048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E995947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FS/OS@60.3 mo</w:t>
            </w:r>
          </w:p>
        </w:tc>
      </w:tr>
      <w:tr w:rsidR="00483AD8" w:rsidRPr="002148F7" w14:paraId="7C0802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DA7A74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5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3.0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7.9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4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2.6 g/dL @ 54.3 mo</w:t>
            </w:r>
          </w:p>
          <w:p w14:paraId="2E91694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B812E1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100@ 46.6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D161D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evere cGVHD @ 2.5 mo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0CA39E9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50.2 mo</w:t>
            </w:r>
          </w:p>
        </w:tc>
      </w:tr>
      <w:tr w:rsidR="00483AD8" w:rsidRPr="002148F7" w14:paraId="5CDCC75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61DDD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8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3.7 g/dL @ 21.6 mo</w:t>
            </w:r>
          </w:p>
          <w:p w14:paraId="3374F7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294C7A9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 99@ 21.6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6078E9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AF5A58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35.3 mo</w:t>
            </w:r>
          </w:p>
        </w:tc>
      </w:tr>
      <w:tr w:rsidR="00483AD8" w:rsidRPr="002148F7" w14:paraId="3A10E409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BB070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30.6% @ 29.4 mo</w:t>
            </w:r>
          </w:p>
          <w:p w14:paraId="5393D3DC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c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  <w:p w14:paraId="69337B9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 99@ 28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7186D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rade III aGVHD @ 0.2 mo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7F3547D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33.5 mo</w:t>
            </w:r>
          </w:p>
        </w:tc>
      </w:tr>
      <w:tr w:rsidR="00483AD8" w:rsidRPr="002148F7" w14:paraId="4ED74D3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D077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S type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2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5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4.4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6.3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34.5% @ 22.7 mo</w:t>
            </w:r>
          </w:p>
          <w:p w14:paraId="6E0F0D4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527D50B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9/ 99@ 27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8E099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012DDE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31.6 mo</w:t>
            </w:r>
          </w:p>
        </w:tc>
      </w:tr>
      <w:tr w:rsidR="00483AD8" w:rsidRPr="002148F7" w14:paraId="66D77D87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264BC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/β type)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40.3% @ 21.9 mo</w:t>
            </w:r>
          </w:p>
          <w:p w14:paraId="5043620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, C92+1G&gt;A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  <w:r w:rsidRPr="002148F7">
              <w:rPr>
                <w:rFonts w:ascii="Times New Roman" w:hAnsi="Times New Roman" w:hint="eastAsia"/>
                <w:sz w:val="14"/>
                <w:szCs w:val="14"/>
              </w:rPr>
              <w:t>,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79/33@ 27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415683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044BB12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23.2 mo</w:t>
            </w:r>
          </w:p>
        </w:tc>
      </w:tr>
      <w:tr w:rsidR="00483AD8" w:rsidRPr="002148F7" w14:paraId="6D882330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E37C6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39.9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2477A30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g 15.4 g/dL @ 18.7 mo</w:t>
            </w:r>
          </w:p>
          <w:p w14:paraId="1CB5CC7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57195F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5/64@ 18.7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923EE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284038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21.1 mo</w:t>
            </w:r>
          </w:p>
        </w:tc>
      </w:tr>
      <w:tr w:rsidR="00483AD8" w:rsidRPr="002148F7" w14:paraId="5C2AA1E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DAE02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4 g/dL @ 18.0 mo</w:t>
            </w:r>
          </w:p>
          <w:p w14:paraId="41586D5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7866A4B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5/74@ 18.7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CA476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F22913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20.4 mo</w:t>
            </w:r>
          </w:p>
        </w:tc>
      </w:tr>
      <w:tr w:rsidR="00483AD8" w:rsidRPr="002148F7" w14:paraId="54FE37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4BC31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3.0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6.8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40.3% @ 23.3 mo</w:t>
            </w:r>
          </w:p>
          <w:p w14:paraId="543FB1E3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4"/>
                <w:szCs w:val="14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2A9839A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6/73@ 21.9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E8984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7226C91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19.2 mo</w:t>
            </w:r>
          </w:p>
        </w:tc>
      </w:tr>
      <w:tr w:rsidR="00483AD8" w:rsidRPr="002148F7" w14:paraId="36931C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lastRenderedPageBreak/>
              <w:t>10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4E28C3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2.4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7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5CC4E34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2.5 g/dL @ 7.3 mo</w:t>
            </w:r>
          </w:p>
          <w:p w14:paraId="084F119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C63046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7/34@ 6.9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ABE95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7244C6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18.7 mo</w:t>
            </w:r>
          </w:p>
        </w:tc>
      </w:tr>
      <w:tr w:rsidR="00483AD8" w:rsidRPr="002148F7" w14:paraId="17A368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F538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.5 / 52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9.2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2 g/dL @ 16.5 mo</w:t>
            </w:r>
          </w:p>
          <w:p w14:paraId="4217538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3ECA6A8" w14:textId="77777777" w:rsidR="00483AD8" w:rsidRPr="002148F7" w:rsidRDefault="00483AD8" w:rsidP="00293421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6/ 93@15.5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C2467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EFS@16.5 mo</w:t>
            </w:r>
          </w:p>
          <w:p w14:paraId="5016D98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rade III aGVHD @ 0.4 mo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</w:tr>
      <w:tr w:rsidR="00483AD8" w:rsidRPr="002148F7" w14:paraId="4E5F034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DDB4C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E6C9EB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10BDE5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51F2F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3E3332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2EC40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6 g/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22038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1 g/dL @ 14.7 month</w:t>
            </w:r>
          </w:p>
          <w:p w14:paraId="3AED14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3-22_95del (homozygous → heterozygous, donor type), 89/ 46@ 13.0 mo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D10C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5B93CD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EFS/OS@13.1 mo</w:t>
            </w:r>
          </w:p>
        </w:tc>
      </w:tr>
      <w:tr w:rsidR="00483AD8" w:rsidRPr="002148F7" w14:paraId="2D6F5E4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0E97F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88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E87CE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0D71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.6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E008B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9.4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1F790A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1759E20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7.8 g/d</w:t>
            </w:r>
            <w:r>
              <w:rPr>
                <w:rFonts w:ascii="Times New Roman" w:hAnsi="Times New Roman"/>
                <w:sz w:val="16"/>
                <w:szCs w:val="16"/>
              </w:rPr>
              <w:t>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38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8401F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11.0 g/dL @ 4.2 month</w:t>
            </w:r>
          </w:p>
          <w:p w14:paraId="5F0CC3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7A3F6A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6/46 @ 2.2 mo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83A6D9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o GVHD</w:t>
            </w:r>
          </w:p>
          <w:p w14:paraId="348A01A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FS/OS@4.2 mo</w:t>
            </w:r>
          </w:p>
        </w:tc>
      </w:tr>
    </w:tbl>
    <w:p w14:paraId="2480C37A" w14:textId="426CF5CB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935D2F">
        <w:rPr>
          <w:rFonts w:ascii="Times New Roman" w:hAnsi="Times New Roman"/>
          <w:i/>
          <w:iCs/>
          <w:sz w:val="16"/>
          <w:szCs w:val="16"/>
        </w:rPr>
        <w:t>UPN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unique patient number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 w:rsidRPr="00935D2F">
        <w:rPr>
          <w:rFonts w:ascii="Times New Roman" w:hAnsi="Times New Roman"/>
          <w:i/>
          <w:iCs/>
          <w:sz w:val="16"/>
          <w:szCs w:val="16"/>
        </w:rPr>
        <w:t>Hb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Hemoglobin </w:t>
      </w:r>
      <w:r w:rsidRPr="00935D2F">
        <w:rPr>
          <w:rFonts w:ascii="Times New Roman" w:hAnsi="Times New Roman"/>
          <w:i/>
          <w:iCs/>
          <w:sz w:val="16"/>
          <w:szCs w:val="16"/>
        </w:rPr>
        <w:t>GVHD</w:t>
      </w:r>
      <w:r>
        <w:rPr>
          <w:rFonts w:ascii="Times New Roman" w:hAnsi="Times New Roman"/>
          <w:sz w:val="16"/>
          <w:szCs w:val="16"/>
        </w:rPr>
        <w:t xml:space="preserve">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EFS</w:t>
      </w:r>
      <w:r>
        <w:rPr>
          <w:rFonts w:ascii="Times New Roman" w:hAnsi="Times New Roman"/>
          <w:sz w:val="16"/>
          <w:szCs w:val="16"/>
        </w:rPr>
        <w:t xml:space="preserve"> event-free survival </w:t>
      </w:r>
      <w:r w:rsidRPr="00935D2F">
        <w:rPr>
          <w:rFonts w:ascii="Times New Roman" w:hAnsi="Times New Roman"/>
          <w:i/>
          <w:iCs/>
          <w:sz w:val="16"/>
          <w:szCs w:val="16"/>
        </w:rPr>
        <w:t>OS</w:t>
      </w:r>
      <w:r>
        <w:rPr>
          <w:rFonts w:ascii="Times New Roman" w:hAnsi="Times New Roman"/>
          <w:sz w:val="16"/>
          <w:szCs w:val="16"/>
        </w:rPr>
        <w:t xml:space="preserve"> overall survival </w:t>
      </w:r>
      <w:r w:rsidRPr="00935D2F">
        <w:rPr>
          <w:rFonts w:ascii="Times New Roman" w:hAnsi="Times New Roman"/>
          <w:i/>
          <w:iCs/>
          <w:sz w:val="16"/>
          <w:szCs w:val="16"/>
        </w:rPr>
        <w:t>NA</w:t>
      </w:r>
      <w:r>
        <w:rPr>
          <w:rFonts w:ascii="Times New Roman" w:hAnsi="Times New Roman"/>
          <w:sz w:val="16"/>
          <w:szCs w:val="16"/>
        </w:rPr>
        <w:t xml:space="preserve"> not available </w:t>
      </w:r>
      <w:r w:rsidRPr="00935D2F">
        <w:rPr>
          <w:rFonts w:ascii="Times New Roman" w:hAnsi="Times New Roman"/>
          <w:i/>
          <w:iCs/>
          <w:sz w:val="16"/>
          <w:szCs w:val="16"/>
        </w:rPr>
        <w:t>ND</w:t>
      </w:r>
      <w:r>
        <w:rPr>
          <w:rFonts w:ascii="Times New Roman" w:hAnsi="Times New Roman"/>
          <w:sz w:val="16"/>
          <w:szCs w:val="16"/>
        </w:rPr>
        <w:t xml:space="preserve"> not done </w:t>
      </w:r>
      <w:r w:rsidRPr="00935D2F">
        <w:rPr>
          <w:rFonts w:ascii="Times New Roman" w:hAnsi="Times New Roman"/>
          <w:i/>
          <w:iCs/>
          <w:sz w:val="16"/>
          <w:szCs w:val="16"/>
        </w:rPr>
        <w:t>WB</w:t>
      </w:r>
      <w:r>
        <w:rPr>
          <w:rFonts w:ascii="Times New Roman" w:hAnsi="Times New Roman"/>
          <w:sz w:val="16"/>
          <w:szCs w:val="16"/>
        </w:rPr>
        <w:t xml:space="preserve"> whole blood </w:t>
      </w:r>
      <w:r w:rsidRPr="00935D2F">
        <w:rPr>
          <w:rFonts w:ascii="Times New Roman" w:hAnsi="Times New Roman"/>
          <w:i/>
          <w:iCs/>
          <w:sz w:val="16"/>
          <w:szCs w:val="16"/>
        </w:rPr>
        <w:t>aGVHD</w:t>
      </w:r>
      <w:r w:rsidRPr="002148F7">
        <w:rPr>
          <w:rFonts w:ascii="Times New Roman" w:hAnsi="Times New Roman"/>
          <w:sz w:val="16"/>
          <w:szCs w:val="16"/>
        </w:rPr>
        <w:t xml:space="preserve"> acute gra</w:t>
      </w:r>
      <w:r>
        <w:rPr>
          <w:rFonts w:ascii="Times New Roman" w:hAnsi="Times New Roman"/>
          <w:sz w:val="16"/>
          <w:szCs w:val="16"/>
        </w:rPr>
        <w:t xml:space="preserve">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cGVHD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chroni</w:t>
      </w:r>
      <w:r>
        <w:rPr>
          <w:rFonts w:ascii="Times New Roman" w:hAnsi="Times New Roman"/>
          <w:sz w:val="16"/>
          <w:szCs w:val="16"/>
        </w:rPr>
        <w:t xml:space="preserve">c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Ig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immunoglobulin</w:t>
      </w:r>
      <w:r>
        <w:rPr>
          <w:rFonts w:ascii="Times New Roman" w:hAnsi="Times New Roman"/>
          <w:sz w:val="16"/>
          <w:szCs w:val="16"/>
        </w:rPr>
        <w:t>.</w:t>
      </w:r>
    </w:p>
    <w:p w14:paraId="7AD7F88F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  <w:vertAlign w:val="superscript"/>
        </w:rPr>
        <w:t>a</w:t>
      </w:r>
      <w:r w:rsidRPr="002148F7">
        <w:rPr>
          <w:rFonts w:ascii="Times New Roman" w:hAnsi="Times New Roman"/>
          <w:sz w:val="16"/>
          <w:szCs w:val="16"/>
        </w:rPr>
        <w:t xml:space="preserve"> To avoid influences by packed red cell transfusions, the lowest Hg levels of β-thalassemia major patients during pre-transplant 3 months were presented. </w:t>
      </w:r>
    </w:p>
    <w:p w14:paraId="4A676C9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83AD8" w:rsidRPr="002148F7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 xml:space="preserve">b </w:t>
      </w:r>
      <w:r w:rsidRPr="002148F7">
        <w:rPr>
          <w:rFonts w:ascii="Times New Roman" w:hAnsi="Times New Roman"/>
          <w:sz w:val="16"/>
          <w:szCs w:val="16"/>
        </w:rPr>
        <w:t>Hemoglobin S level and serum immunoglobulin level of sickle cell anemia or hypogammaglobulinemia just before transplantation were show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6FFF03C3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transplantation according to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CC1FEF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F74269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>Proportion of 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4A050ADC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 </w:t>
      </w:r>
      <w:r w:rsidR="007239DC">
        <w:rPr>
          <w:rFonts w:ascii="Times New Roman" w:hAnsi="Times New Roman"/>
          <w:sz w:val="22"/>
        </w:rPr>
        <w:t>(d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0959B8AD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donor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>) PB T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>) PB whole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) PB T-cell chimerism of the patients not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>) PB whole-cell chimerism of the patients not receiving reinforced stem cells infusion</w:t>
      </w:r>
      <w:r>
        <w:rPr>
          <w:rFonts w:ascii="Times New Roman" w:hAnsi="Times New Roman"/>
          <w:sz w:val="22"/>
        </w:rPr>
        <w:t>. Black dot indicates reinforced stem cell infusion.</w:t>
      </w:r>
    </w:p>
    <w:sectPr w:rsidR="00745025" w:rsidRPr="002148F7" w:rsidSect="00F459F6">
      <w:foot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F24A9F" w14:textId="77777777" w:rsidR="000D3690" w:rsidRDefault="000D3690" w:rsidP="00B14353">
      <w:r>
        <w:separator/>
      </w:r>
    </w:p>
  </w:endnote>
  <w:endnote w:type="continuationSeparator" w:id="0">
    <w:p w14:paraId="33EE0B7C" w14:textId="77777777" w:rsidR="000D3690" w:rsidRDefault="000D3690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AF4AD8" w:rsidRDefault="00AF4AD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AF4AD8" w:rsidRDefault="00AF4AD8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AF4AD8" w:rsidRDefault="00AF4AD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AF4AD8" w:rsidRDefault="00AF4AD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C559D9" w14:textId="77777777" w:rsidR="000D3690" w:rsidRDefault="000D3690" w:rsidP="00B14353">
      <w:r>
        <w:separator/>
      </w:r>
    </w:p>
  </w:footnote>
  <w:footnote w:type="continuationSeparator" w:id="0">
    <w:p w14:paraId="605F440D" w14:textId="77777777" w:rsidR="000D3690" w:rsidRDefault="000D3690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6046"/>
    <w:rsid w:val="00036EFA"/>
    <w:rsid w:val="000419FD"/>
    <w:rsid w:val="00044521"/>
    <w:rsid w:val="00052ECB"/>
    <w:rsid w:val="00053D1B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4744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587C"/>
    <w:rsid w:val="000D0321"/>
    <w:rsid w:val="000D1D98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D0E"/>
    <w:rsid w:val="000F40C4"/>
    <w:rsid w:val="000F6485"/>
    <w:rsid w:val="001005CC"/>
    <w:rsid w:val="001016E4"/>
    <w:rsid w:val="00102989"/>
    <w:rsid w:val="00103756"/>
    <w:rsid w:val="001055CD"/>
    <w:rsid w:val="00105B85"/>
    <w:rsid w:val="00107CE1"/>
    <w:rsid w:val="001104CA"/>
    <w:rsid w:val="00110843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60C4C"/>
    <w:rsid w:val="0016234B"/>
    <w:rsid w:val="0016256C"/>
    <w:rsid w:val="001660C6"/>
    <w:rsid w:val="00166D70"/>
    <w:rsid w:val="00171012"/>
    <w:rsid w:val="0017254B"/>
    <w:rsid w:val="00174FCE"/>
    <w:rsid w:val="00177FA7"/>
    <w:rsid w:val="00180318"/>
    <w:rsid w:val="00182B3F"/>
    <w:rsid w:val="00183601"/>
    <w:rsid w:val="001854F5"/>
    <w:rsid w:val="001869E8"/>
    <w:rsid w:val="001878E8"/>
    <w:rsid w:val="00191317"/>
    <w:rsid w:val="00194B1A"/>
    <w:rsid w:val="00196A23"/>
    <w:rsid w:val="001A303F"/>
    <w:rsid w:val="001A4212"/>
    <w:rsid w:val="001A4982"/>
    <w:rsid w:val="001A510A"/>
    <w:rsid w:val="001A5A9C"/>
    <w:rsid w:val="001A7E8E"/>
    <w:rsid w:val="001B0F09"/>
    <w:rsid w:val="001B1F1A"/>
    <w:rsid w:val="001B3662"/>
    <w:rsid w:val="001C1E4F"/>
    <w:rsid w:val="001C2E63"/>
    <w:rsid w:val="001D1BEE"/>
    <w:rsid w:val="001D1D93"/>
    <w:rsid w:val="001D3701"/>
    <w:rsid w:val="001D42AC"/>
    <w:rsid w:val="001D583E"/>
    <w:rsid w:val="001D6544"/>
    <w:rsid w:val="001D72D3"/>
    <w:rsid w:val="001D77E1"/>
    <w:rsid w:val="001E1280"/>
    <w:rsid w:val="001E1A5F"/>
    <w:rsid w:val="001E5583"/>
    <w:rsid w:val="001F181A"/>
    <w:rsid w:val="001F4EA3"/>
    <w:rsid w:val="001F6C88"/>
    <w:rsid w:val="00201D5D"/>
    <w:rsid w:val="00201E47"/>
    <w:rsid w:val="00202C55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68F"/>
    <w:rsid w:val="00245270"/>
    <w:rsid w:val="0024671E"/>
    <w:rsid w:val="00251BED"/>
    <w:rsid w:val="00253C9C"/>
    <w:rsid w:val="002555E1"/>
    <w:rsid w:val="00255677"/>
    <w:rsid w:val="00256032"/>
    <w:rsid w:val="00256908"/>
    <w:rsid w:val="00260425"/>
    <w:rsid w:val="00262204"/>
    <w:rsid w:val="0026227F"/>
    <w:rsid w:val="00262B32"/>
    <w:rsid w:val="002635CB"/>
    <w:rsid w:val="00267FF0"/>
    <w:rsid w:val="002714F0"/>
    <w:rsid w:val="002724EC"/>
    <w:rsid w:val="00273C93"/>
    <w:rsid w:val="002825D0"/>
    <w:rsid w:val="002844C0"/>
    <w:rsid w:val="00285CE5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8BA"/>
    <w:rsid w:val="002C353D"/>
    <w:rsid w:val="002C6679"/>
    <w:rsid w:val="002C67B5"/>
    <w:rsid w:val="002D3BBD"/>
    <w:rsid w:val="002D4E7F"/>
    <w:rsid w:val="002E00D1"/>
    <w:rsid w:val="002E2BFD"/>
    <w:rsid w:val="002E55AA"/>
    <w:rsid w:val="002E6037"/>
    <w:rsid w:val="002F0276"/>
    <w:rsid w:val="002F1078"/>
    <w:rsid w:val="002F2B23"/>
    <w:rsid w:val="002F366F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7560"/>
    <w:rsid w:val="00330F44"/>
    <w:rsid w:val="00331647"/>
    <w:rsid w:val="00331CE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D3A"/>
    <w:rsid w:val="00352FDF"/>
    <w:rsid w:val="00353A4A"/>
    <w:rsid w:val="003549BD"/>
    <w:rsid w:val="00354D82"/>
    <w:rsid w:val="00355337"/>
    <w:rsid w:val="00355410"/>
    <w:rsid w:val="00356035"/>
    <w:rsid w:val="00364094"/>
    <w:rsid w:val="00372D8A"/>
    <w:rsid w:val="003740A1"/>
    <w:rsid w:val="003762A9"/>
    <w:rsid w:val="0038597A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43A7"/>
    <w:rsid w:val="003C109C"/>
    <w:rsid w:val="003C17F7"/>
    <w:rsid w:val="003C2400"/>
    <w:rsid w:val="003C5975"/>
    <w:rsid w:val="003C5B25"/>
    <w:rsid w:val="003C5BA8"/>
    <w:rsid w:val="003C5CCC"/>
    <w:rsid w:val="003D160F"/>
    <w:rsid w:val="003D272F"/>
    <w:rsid w:val="003D405E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522E"/>
    <w:rsid w:val="00401111"/>
    <w:rsid w:val="004017CA"/>
    <w:rsid w:val="00406A41"/>
    <w:rsid w:val="00412228"/>
    <w:rsid w:val="0041363D"/>
    <w:rsid w:val="00422832"/>
    <w:rsid w:val="004245B0"/>
    <w:rsid w:val="00425E71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524F"/>
    <w:rsid w:val="00460695"/>
    <w:rsid w:val="004614DA"/>
    <w:rsid w:val="004622D0"/>
    <w:rsid w:val="00464418"/>
    <w:rsid w:val="004647FE"/>
    <w:rsid w:val="00465577"/>
    <w:rsid w:val="00466613"/>
    <w:rsid w:val="00467E0F"/>
    <w:rsid w:val="00471E36"/>
    <w:rsid w:val="00474F89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6089"/>
    <w:rsid w:val="004A7F21"/>
    <w:rsid w:val="004B04FD"/>
    <w:rsid w:val="004B0C18"/>
    <w:rsid w:val="004B210E"/>
    <w:rsid w:val="004B2774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E0B29"/>
    <w:rsid w:val="004E2205"/>
    <w:rsid w:val="004E3784"/>
    <w:rsid w:val="004E4250"/>
    <w:rsid w:val="004E5A9F"/>
    <w:rsid w:val="004E73EC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8ED"/>
    <w:rsid w:val="0051645B"/>
    <w:rsid w:val="00516CD9"/>
    <w:rsid w:val="005239FD"/>
    <w:rsid w:val="00530891"/>
    <w:rsid w:val="00535360"/>
    <w:rsid w:val="00535DF3"/>
    <w:rsid w:val="0054035E"/>
    <w:rsid w:val="00540C34"/>
    <w:rsid w:val="005413B4"/>
    <w:rsid w:val="0054148A"/>
    <w:rsid w:val="00542024"/>
    <w:rsid w:val="005429B0"/>
    <w:rsid w:val="00543742"/>
    <w:rsid w:val="005470F5"/>
    <w:rsid w:val="00550FC2"/>
    <w:rsid w:val="005518EE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53E7"/>
    <w:rsid w:val="00595E76"/>
    <w:rsid w:val="00597C9C"/>
    <w:rsid w:val="005A583B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A2D"/>
    <w:rsid w:val="005E15E0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7EB0"/>
    <w:rsid w:val="00602C0C"/>
    <w:rsid w:val="006032ED"/>
    <w:rsid w:val="00604AC3"/>
    <w:rsid w:val="00604D3C"/>
    <w:rsid w:val="00610A84"/>
    <w:rsid w:val="00615F5C"/>
    <w:rsid w:val="00617B4B"/>
    <w:rsid w:val="006215A1"/>
    <w:rsid w:val="006260EC"/>
    <w:rsid w:val="00626CDB"/>
    <w:rsid w:val="00635E2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479C"/>
    <w:rsid w:val="0065597E"/>
    <w:rsid w:val="00657007"/>
    <w:rsid w:val="00663824"/>
    <w:rsid w:val="00665669"/>
    <w:rsid w:val="006675D1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4A56"/>
    <w:rsid w:val="00695C24"/>
    <w:rsid w:val="00697CC1"/>
    <w:rsid w:val="006A2A80"/>
    <w:rsid w:val="006A5A89"/>
    <w:rsid w:val="006A7840"/>
    <w:rsid w:val="006C001A"/>
    <w:rsid w:val="006C0703"/>
    <w:rsid w:val="006C0BD6"/>
    <w:rsid w:val="006C12BF"/>
    <w:rsid w:val="006C4D89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65C"/>
    <w:rsid w:val="006F2F8A"/>
    <w:rsid w:val="006F36A1"/>
    <w:rsid w:val="006F5E42"/>
    <w:rsid w:val="006F6983"/>
    <w:rsid w:val="00700174"/>
    <w:rsid w:val="00702206"/>
    <w:rsid w:val="00703541"/>
    <w:rsid w:val="00704F34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6A0C"/>
    <w:rsid w:val="0073799C"/>
    <w:rsid w:val="00740DD9"/>
    <w:rsid w:val="00744519"/>
    <w:rsid w:val="00745025"/>
    <w:rsid w:val="00750965"/>
    <w:rsid w:val="007561CB"/>
    <w:rsid w:val="007568C7"/>
    <w:rsid w:val="00757875"/>
    <w:rsid w:val="0076166C"/>
    <w:rsid w:val="00764E8E"/>
    <w:rsid w:val="0076745B"/>
    <w:rsid w:val="007704E0"/>
    <w:rsid w:val="00770721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B29FD"/>
    <w:rsid w:val="007B3592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7F8C"/>
    <w:rsid w:val="008001CC"/>
    <w:rsid w:val="00813211"/>
    <w:rsid w:val="0081428D"/>
    <w:rsid w:val="0081637F"/>
    <w:rsid w:val="008179C1"/>
    <w:rsid w:val="00821AD1"/>
    <w:rsid w:val="00825D57"/>
    <w:rsid w:val="008267A3"/>
    <w:rsid w:val="0082755B"/>
    <w:rsid w:val="008362D3"/>
    <w:rsid w:val="00844428"/>
    <w:rsid w:val="00844E0E"/>
    <w:rsid w:val="00845356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6D22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40750"/>
    <w:rsid w:val="00941DFD"/>
    <w:rsid w:val="00943BB9"/>
    <w:rsid w:val="0094417E"/>
    <w:rsid w:val="00947CC1"/>
    <w:rsid w:val="00952CB1"/>
    <w:rsid w:val="00954B4C"/>
    <w:rsid w:val="0095565C"/>
    <w:rsid w:val="00955E90"/>
    <w:rsid w:val="009564CC"/>
    <w:rsid w:val="00962985"/>
    <w:rsid w:val="00962E76"/>
    <w:rsid w:val="00963ECE"/>
    <w:rsid w:val="00964CAD"/>
    <w:rsid w:val="009654C4"/>
    <w:rsid w:val="00967A18"/>
    <w:rsid w:val="00971F08"/>
    <w:rsid w:val="0097264E"/>
    <w:rsid w:val="00973A0D"/>
    <w:rsid w:val="00974F0E"/>
    <w:rsid w:val="00981EF7"/>
    <w:rsid w:val="0098695F"/>
    <w:rsid w:val="0099020D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5147"/>
    <w:rsid w:val="009A783F"/>
    <w:rsid w:val="009B37C6"/>
    <w:rsid w:val="009B5434"/>
    <w:rsid w:val="009B616C"/>
    <w:rsid w:val="009B76E7"/>
    <w:rsid w:val="009C3721"/>
    <w:rsid w:val="009C5752"/>
    <w:rsid w:val="009C737E"/>
    <w:rsid w:val="009D1D51"/>
    <w:rsid w:val="009E1384"/>
    <w:rsid w:val="009E1736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5F9"/>
    <w:rsid w:val="00A050C3"/>
    <w:rsid w:val="00A06B70"/>
    <w:rsid w:val="00A1033B"/>
    <w:rsid w:val="00A11627"/>
    <w:rsid w:val="00A117F0"/>
    <w:rsid w:val="00A121CC"/>
    <w:rsid w:val="00A12322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D5B"/>
    <w:rsid w:val="00A30482"/>
    <w:rsid w:val="00A334F3"/>
    <w:rsid w:val="00A34BAF"/>
    <w:rsid w:val="00A34C02"/>
    <w:rsid w:val="00A35479"/>
    <w:rsid w:val="00A417AB"/>
    <w:rsid w:val="00A45F52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912"/>
    <w:rsid w:val="00AA5249"/>
    <w:rsid w:val="00AA7249"/>
    <w:rsid w:val="00AB0ED0"/>
    <w:rsid w:val="00AB3A98"/>
    <w:rsid w:val="00AB4DC7"/>
    <w:rsid w:val="00AB6B0C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4398"/>
    <w:rsid w:val="00AF442B"/>
    <w:rsid w:val="00AF4AD8"/>
    <w:rsid w:val="00AF5B9F"/>
    <w:rsid w:val="00AF5D56"/>
    <w:rsid w:val="00AF6DEA"/>
    <w:rsid w:val="00B00D24"/>
    <w:rsid w:val="00B07BA5"/>
    <w:rsid w:val="00B14353"/>
    <w:rsid w:val="00B2074F"/>
    <w:rsid w:val="00B21DB1"/>
    <w:rsid w:val="00B22658"/>
    <w:rsid w:val="00B229E3"/>
    <w:rsid w:val="00B23AF8"/>
    <w:rsid w:val="00B23FDD"/>
    <w:rsid w:val="00B31B76"/>
    <w:rsid w:val="00B32065"/>
    <w:rsid w:val="00B330FB"/>
    <w:rsid w:val="00B351E5"/>
    <w:rsid w:val="00B40A25"/>
    <w:rsid w:val="00B42265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A102E"/>
    <w:rsid w:val="00BA1E34"/>
    <w:rsid w:val="00BA3721"/>
    <w:rsid w:val="00BA4652"/>
    <w:rsid w:val="00BA4A7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F094A"/>
    <w:rsid w:val="00BF21DA"/>
    <w:rsid w:val="00BF3B19"/>
    <w:rsid w:val="00C00533"/>
    <w:rsid w:val="00C02BBA"/>
    <w:rsid w:val="00C02D5C"/>
    <w:rsid w:val="00C06539"/>
    <w:rsid w:val="00C06A0A"/>
    <w:rsid w:val="00C07CDF"/>
    <w:rsid w:val="00C1005C"/>
    <w:rsid w:val="00C11151"/>
    <w:rsid w:val="00C208FE"/>
    <w:rsid w:val="00C20B96"/>
    <w:rsid w:val="00C218DD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8002F"/>
    <w:rsid w:val="00C805A2"/>
    <w:rsid w:val="00C83332"/>
    <w:rsid w:val="00C85904"/>
    <w:rsid w:val="00C86BF0"/>
    <w:rsid w:val="00C91764"/>
    <w:rsid w:val="00C92CB9"/>
    <w:rsid w:val="00C94EBF"/>
    <w:rsid w:val="00C95CC7"/>
    <w:rsid w:val="00CA46D8"/>
    <w:rsid w:val="00CA6C22"/>
    <w:rsid w:val="00CB4D72"/>
    <w:rsid w:val="00CB580E"/>
    <w:rsid w:val="00CB721F"/>
    <w:rsid w:val="00CC12C0"/>
    <w:rsid w:val="00CC1FEF"/>
    <w:rsid w:val="00CC795D"/>
    <w:rsid w:val="00CD1D4E"/>
    <w:rsid w:val="00CD4726"/>
    <w:rsid w:val="00CD524C"/>
    <w:rsid w:val="00CD5C14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556C"/>
    <w:rsid w:val="00D8641B"/>
    <w:rsid w:val="00D867A9"/>
    <w:rsid w:val="00D876EA"/>
    <w:rsid w:val="00D9078A"/>
    <w:rsid w:val="00D92E21"/>
    <w:rsid w:val="00D96EDB"/>
    <w:rsid w:val="00DA18D4"/>
    <w:rsid w:val="00DA1D32"/>
    <w:rsid w:val="00DA3129"/>
    <w:rsid w:val="00DA48EC"/>
    <w:rsid w:val="00DA5092"/>
    <w:rsid w:val="00DA52DE"/>
    <w:rsid w:val="00DA543E"/>
    <w:rsid w:val="00DB017B"/>
    <w:rsid w:val="00DB26D0"/>
    <w:rsid w:val="00DB2722"/>
    <w:rsid w:val="00DC1DFE"/>
    <w:rsid w:val="00DC5874"/>
    <w:rsid w:val="00DC79C8"/>
    <w:rsid w:val="00DD0E6F"/>
    <w:rsid w:val="00DD194D"/>
    <w:rsid w:val="00DD2A50"/>
    <w:rsid w:val="00DD2E47"/>
    <w:rsid w:val="00DD3B89"/>
    <w:rsid w:val="00DD694C"/>
    <w:rsid w:val="00DE0995"/>
    <w:rsid w:val="00DE1A83"/>
    <w:rsid w:val="00DE1D5B"/>
    <w:rsid w:val="00DE363A"/>
    <w:rsid w:val="00DE5D1B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7AAC"/>
    <w:rsid w:val="00E5566A"/>
    <w:rsid w:val="00E5597C"/>
    <w:rsid w:val="00E55B66"/>
    <w:rsid w:val="00E56EDA"/>
    <w:rsid w:val="00E6768F"/>
    <w:rsid w:val="00E755BA"/>
    <w:rsid w:val="00E77C84"/>
    <w:rsid w:val="00E830BE"/>
    <w:rsid w:val="00E842F7"/>
    <w:rsid w:val="00E85BFD"/>
    <w:rsid w:val="00E86B8F"/>
    <w:rsid w:val="00E936B1"/>
    <w:rsid w:val="00E9618F"/>
    <w:rsid w:val="00EA23D4"/>
    <w:rsid w:val="00EA2AC1"/>
    <w:rsid w:val="00EA57E4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685D"/>
    <w:rsid w:val="00ED6C0B"/>
    <w:rsid w:val="00ED73E0"/>
    <w:rsid w:val="00EE0188"/>
    <w:rsid w:val="00EE2618"/>
    <w:rsid w:val="00EE3A87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7688"/>
    <w:rsid w:val="00F17CBA"/>
    <w:rsid w:val="00F202DC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9F6"/>
    <w:rsid w:val="00F469D8"/>
    <w:rsid w:val="00F46B8B"/>
    <w:rsid w:val="00F47E78"/>
    <w:rsid w:val="00F5367E"/>
    <w:rsid w:val="00F54025"/>
    <w:rsid w:val="00F54500"/>
    <w:rsid w:val="00F55BD4"/>
    <w:rsid w:val="00F63966"/>
    <w:rsid w:val="00F63EDF"/>
    <w:rsid w:val="00F6611D"/>
    <w:rsid w:val="00F70726"/>
    <w:rsid w:val="00F7163B"/>
    <w:rsid w:val="00F71664"/>
    <w:rsid w:val="00F73625"/>
    <w:rsid w:val="00F7406D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127E"/>
    <w:rsid w:val="00FB1EA6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31EF"/>
    <w:rsid w:val="00FC381F"/>
    <w:rsid w:val="00FC5459"/>
    <w:rsid w:val="00FC7504"/>
    <w:rsid w:val="00FD074F"/>
    <w:rsid w:val="00FD2334"/>
    <w:rsid w:val="00FD6832"/>
    <w:rsid w:val="00FD6FDD"/>
    <w:rsid w:val="00FD7C60"/>
    <w:rsid w:val="00FE77CC"/>
    <w:rsid w:val="00FE7E51"/>
    <w:rsid w:val="00FF1537"/>
    <w:rsid w:val="00FF4406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2636718-1A2B-4D33-A2B4-903B7B5983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3</Pages>
  <Words>7854</Words>
  <Characters>44772</Characters>
  <Application>Microsoft Office Word</Application>
  <DocSecurity>0</DocSecurity>
  <Lines>373</Lines>
  <Paragraphs>105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25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10</cp:revision>
  <cp:lastPrinted>2019-09-24T05:37:00Z</cp:lastPrinted>
  <dcterms:created xsi:type="dcterms:W3CDTF">2020-03-30T09:27:00Z</dcterms:created>
  <dcterms:modified xsi:type="dcterms:W3CDTF">2020-03-30T10:50:00Z</dcterms:modified>
</cp:coreProperties>
</file>